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60132D66"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historically abundant species become 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470FAF78" w14:textId="4CA94967" w:rsidR="00060EAA" w:rsidRDefault="00543BEE" w:rsidP="00E000A6">
      <w:pPr>
        <w:ind w:firstLine="720"/>
        <w:rPr>
          <w:rFonts w:cstheme="minorHAnsi"/>
          <w:sz w:val="24"/>
          <w:szCs w:val="24"/>
        </w:rPr>
      </w:pPr>
      <w:r>
        <w:rPr>
          <w:rFonts w:cstheme="minorHAnsi"/>
          <w:sz w:val="24"/>
          <w:szCs w:val="24"/>
        </w:rPr>
        <w:t xml:space="preserve">Ecological memory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vegetative clonal fragments</w:t>
      </w:r>
      <w:r w:rsidR="00A81846">
        <w:rPr>
          <w:rFonts w:cstheme="minorHAnsi"/>
          <w:sz w:val="24"/>
          <w:szCs w:val="24"/>
        </w:rPr>
        <w:t xml:space="preserve"> retained at or dispersed into the site</w:t>
      </w:r>
      <w:r w:rsidR="00DB1175">
        <w:rPr>
          <w:rFonts w:cstheme="minorHAnsi"/>
          <w:sz w:val="24"/>
          <w:szCs w:val="24"/>
        </w:rPr>
        <w:t>.</w:t>
      </w:r>
      <w:r w:rsidR="00E000A6">
        <w:rPr>
          <w:rFonts w:cstheme="minorHAnsi"/>
          <w:sz w:val="24"/>
          <w:szCs w:val="24"/>
        </w:rPr>
        <w:t xml:space="preserve"> </w:t>
      </w:r>
      <w:r w:rsidR="00051A4C">
        <w:rPr>
          <w:rFonts w:cstheme="minorHAnsi"/>
          <w:sz w:val="24"/>
          <w:szCs w:val="24"/>
        </w:rPr>
        <w:t>Propagule a</w:t>
      </w:r>
      <w:r w:rsidR="00810775" w:rsidRPr="000839D4">
        <w:rPr>
          <w:rFonts w:cstheme="minorHAnsi"/>
          <w:sz w:val="24"/>
          <w:szCs w:val="24"/>
        </w:rPr>
        <w:t>vailability</w:t>
      </w:r>
      <w:r w:rsidR="00640BDD">
        <w:rPr>
          <w:rFonts w:cstheme="minorHAnsi"/>
          <w:sz w:val="24"/>
          <w:szCs w:val="24"/>
        </w:rPr>
        <w:t xml:space="preserve"> and </w:t>
      </w:r>
      <w:r w:rsidR="00051A4C">
        <w:rPr>
          <w:rFonts w:cstheme="minorHAnsi"/>
          <w:sz w:val="24"/>
          <w:szCs w:val="24"/>
        </w:rPr>
        <w:t xml:space="preserve">their </w:t>
      </w:r>
      <w:r w:rsidR="00640BDD">
        <w:rPr>
          <w:rFonts w:cstheme="minorHAnsi"/>
          <w:sz w:val="24"/>
          <w:szCs w:val="24"/>
        </w:rPr>
        <w:t>competitive traits</w:t>
      </w:r>
      <w:r w:rsidR="00810775" w:rsidRPr="000839D4">
        <w:rPr>
          <w:rFonts w:cstheme="minorHAnsi"/>
          <w:sz w:val="24"/>
          <w:szCs w:val="24"/>
        </w:rPr>
        <w:t xml:space="preserve"> </w:t>
      </w:r>
      <w:r w:rsidR="007B7B7D">
        <w:rPr>
          <w:rFonts w:cstheme="minorHAnsi"/>
          <w:sz w:val="24"/>
          <w:szCs w:val="24"/>
        </w:rPr>
        <w:t>are</w:t>
      </w:r>
      <w:r w:rsidR="00810775" w:rsidRPr="000839D4">
        <w:rPr>
          <w:rFonts w:cstheme="minorHAnsi"/>
          <w:sz w:val="24"/>
          <w:szCs w:val="24"/>
        </w:rPr>
        <w:t xml:space="preserve"> species-specific, </w:t>
      </w:r>
      <w:r w:rsidR="007B7B7D">
        <w:rPr>
          <w:rFonts w:cstheme="minorHAnsi"/>
          <w:sz w:val="24"/>
          <w:szCs w:val="24"/>
        </w:rPr>
        <w:t>however</w:t>
      </w:r>
      <w:r w:rsidR="00810775" w:rsidRPr="000839D4">
        <w:rPr>
          <w:rFonts w:cstheme="minorHAnsi"/>
          <w:sz w:val="24"/>
          <w:szCs w:val="24"/>
        </w:rPr>
        <w:t xml:space="preserve"> competitive </w:t>
      </w:r>
      <w:r w:rsidR="00640BDD">
        <w:rPr>
          <w:rFonts w:cstheme="minorHAnsi"/>
          <w:sz w:val="24"/>
          <w:szCs w:val="24"/>
        </w:rPr>
        <w:t>advantages</w:t>
      </w:r>
      <w:r w:rsidR="00810775" w:rsidRPr="000839D4">
        <w:rPr>
          <w:rFonts w:cstheme="minorHAnsi"/>
          <w:sz w:val="24"/>
          <w:szCs w:val="24"/>
        </w:rPr>
        <w:t xml:space="preserve"> of historically dominant species may be overshadowed by novel propagule pressure following disturbance </w:t>
      </w:r>
      <w:r w:rsidR="00810775" w:rsidRPr="000839D4">
        <w:rPr>
          <w:rFonts w:cstheme="minorHAnsi"/>
          <w:sz w:val="24"/>
          <w:szCs w:val="24"/>
        </w:rPr>
        <w:fldChar w:fldCharType="begin"/>
      </w:r>
      <w:r w:rsidR="00810775" w:rsidRPr="000839D4">
        <w:rPr>
          <w:rFonts w:cstheme="minorHAnsi"/>
          <w:sz w:val="24"/>
          <w:szCs w:val="24"/>
        </w:rPr>
        <w: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810775" w:rsidRPr="000839D4">
        <w:rPr>
          <w:rFonts w:cstheme="minorHAnsi"/>
          <w:sz w:val="24"/>
          <w:szCs w:val="24"/>
        </w:rPr>
        <w:fldChar w:fldCharType="separate"/>
      </w:r>
      <w:r w:rsidR="00810775" w:rsidRPr="000839D4">
        <w:rPr>
          <w:rFonts w:cstheme="minorHAnsi"/>
          <w:sz w:val="24"/>
          <w:szCs w:val="24"/>
        </w:rPr>
        <w:t>(Lavorel &amp; Lebreton, 1992)</w:t>
      </w:r>
      <w:r w:rsidR="00810775" w:rsidRPr="000839D4">
        <w:rPr>
          <w:rFonts w:cstheme="minorHAnsi"/>
          <w:sz w:val="24"/>
          <w:szCs w:val="24"/>
        </w:rPr>
        <w:fldChar w:fldCharType="end"/>
      </w:r>
      <w:r w:rsidR="00810775" w:rsidRPr="000839D4">
        <w:rPr>
          <w:rFonts w:cstheme="minorHAnsi"/>
          <w:sz w:val="24"/>
          <w:szCs w:val="24"/>
        </w:rPr>
        <w:t>.</w:t>
      </w:r>
      <w:r w:rsidR="00F15952">
        <w:rPr>
          <w:rFonts w:cstheme="minorHAnsi"/>
          <w:sz w:val="24"/>
          <w:szCs w:val="24"/>
        </w:rPr>
        <w:t xml:space="preserve"> </w:t>
      </w:r>
      <w:r w:rsidR="00111CCC">
        <w:rPr>
          <w:rFonts w:cstheme="minorHAnsi"/>
          <w:sz w:val="24"/>
          <w:szCs w:val="24"/>
        </w:rPr>
        <w:t>The s</w:t>
      </w:r>
      <w:r w:rsidR="00340277" w:rsidRPr="00D84FE9">
        <w:rPr>
          <w:rFonts w:cstheme="minorHAnsi"/>
          <w:sz w:val="24"/>
          <w:szCs w:val="24"/>
        </w:rPr>
        <w:t xml:space="preserve">uccessful </w:t>
      </w:r>
      <w:r w:rsidR="008443DF" w:rsidRPr="00D84FE9">
        <w:rPr>
          <w:rFonts w:cstheme="minorHAnsi"/>
          <w:sz w:val="24"/>
          <w:szCs w:val="24"/>
        </w:rPr>
        <w:t>recruitment</w:t>
      </w:r>
      <w:r w:rsidR="00CC5FE8">
        <w:rPr>
          <w:rFonts w:cstheme="minorHAnsi"/>
          <w:sz w:val="24"/>
          <w:szCs w:val="24"/>
        </w:rPr>
        <w:t xml:space="preserve"> and establishment</w:t>
      </w:r>
      <w:r w:rsidR="00340277" w:rsidRPr="00D84FE9">
        <w:rPr>
          <w:rFonts w:cstheme="minorHAnsi"/>
          <w:sz w:val="24"/>
          <w:szCs w:val="24"/>
        </w:rPr>
        <w:t xml:space="preserve"> </w:t>
      </w:r>
      <w:r w:rsidR="00F15952">
        <w:rPr>
          <w:rFonts w:cstheme="minorHAnsi"/>
          <w:sz w:val="24"/>
          <w:szCs w:val="24"/>
        </w:rPr>
        <w:t>of</w:t>
      </w:r>
      <w:r w:rsidR="00111CCC">
        <w:rPr>
          <w:rFonts w:cstheme="minorHAnsi"/>
          <w:sz w:val="24"/>
          <w:szCs w:val="24"/>
        </w:rPr>
        <w:t xml:space="preserve"> </w:t>
      </w:r>
      <w:r w:rsidR="00F15952">
        <w:rPr>
          <w:rFonts w:cstheme="minorHAnsi"/>
          <w:sz w:val="24"/>
          <w:szCs w:val="24"/>
        </w:rPr>
        <w:t>plant propagules</w:t>
      </w:r>
      <w:r w:rsidR="002963E1">
        <w:rPr>
          <w:rFonts w:cstheme="minorHAnsi"/>
          <w:sz w:val="24"/>
          <w:szCs w:val="24"/>
        </w:rPr>
        <w:t xml:space="preserve"> </w:t>
      </w:r>
      <w:r w:rsidR="009A35C7">
        <w:rPr>
          <w:rFonts w:cstheme="minorHAnsi"/>
          <w:sz w:val="24"/>
          <w:szCs w:val="24"/>
        </w:rPr>
        <w:t xml:space="preserve">in tidally-influenced wetlands </w:t>
      </w:r>
      <w:r w:rsidR="002963E1">
        <w:rPr>
          <w:rFonts w:cstheme="minorHAnsi"/>
          <w:sz w:val="24"/>
          <w:szCs w:val="24"/>
        </w:rPr>
        <w:t xml:space="preserve">is </w:t>
      </w:r>
      <w:r w:rsidR="00B67C56">
        <w:rPr>
          <w:rFonts w:cstheme="minorHAnsi"/>
          <w:sz w:val="24"/>
          <w:szCs w:val="24"/>
        </w:rPr>
        <w:t>constrained by environmental filters such as salinity</w:t>
      </w:r>
      <w:r w:rsidR="007E003F">
        <w:rPr>
          <w:rFonts w:cstheme="minorHAnsi"/>
          <w:sz w:val="24"/>
          <w:szCs w:val="24"/>
        </w:rPr>
        <w:t xml:space="preserve">, or biotic interactions such as </w:t>
      </w:r>
      <w:r w:rsidR="007E003F" w:rsidRPr="00D84FE9">
        <w:rPr>
          <w:rFonts w:cstheme="minorHAnsi"/>
          <w:sz w:val="24"/>
          <w:szCs w:val="24"/>
        </w:rPr>
        <w:t xml:space="preserve">competition </w:t>
      </w:r>
      <w:r w:rsidR="007E003F" w:rsidRPr="000839D4">
        <w:rPr>
          <w:rFonts w:cstheme="minorHAnsi"/>
          <w:sz w:val="24"/>
          <w:szCs w:val="24"/>
        </w:rPr>
        <w:fldChar w:fldCharType="begin"/>
      </w:r>
      <w:r w:rsidR="007E003F" w:rsidRPr="000839D4">
        <w:rPr>
          <w:rFonts w:cstheme="minorHAnsi"/>
          <w:sz w:val="24"/>
          <w:szCs w:val="24"/>
        </w:rPr>
        <w: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7E003F" w:rsidRPr="000839D4">
        <w:rPr>
          <w:rFonts w:ascii="Cambria Math" w:hAnsi="Cambria Math" w:cs="Cambria Math"/>
          <w:sz w:val="24"/>
          <w:szCs w:val="24"/>
        </w:rPr>
        <w:instrText>∼</w:instrText>
      </w:r>
      <w:r w:rsidR="007E003F" w:rsidRPr="000839D4">
        <w:rPr>
          <w:rFonts w:cstheme="minorHAnsi"/>
          <w:sz w:val="24"/>
          <w:szCs w:val="24"/>
        </w:rPr>
        <w:instrText xml:space="preserve">10–100×)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7E003F" w:rsidRPr="000839D4">
        <w:rPr>
          <w:rFonts w:cstheme="minorHAnsi"/>
          <w:sz w:val="24"/>
          <w:szCs w:val="24"/>
        </w:rPr>
        <w:fldChar w:fldCharType="separate"/>
      </w:r>
      <w:r w:rsidR="007E003F" w:rsidRPr="000839D4">
        <w:rPr>
          <w:rFonts w:cstheme="minorHAnsi"/>
          <w:sz w:val="24"/>
          <w:szCs w:val="24"/>
        </w:rPr>
        <w:t>(Bertness, 1991; Bruno, 2000)</w:t>
      </w:r>
      <w:r w:rsidR="007E003F" w:rsidRPr="000839D4">
        <w:rPr>
          <w:rFonts w:cstheme="minorHAnsi"/>
          <w:sz w:val="24"/>
          <w:szCs w:val="24"/>
        </w:rPr>
        <w:fldChar w:fldCharType="end"/>
      </w:r>
      <w:r w:rsidR="007E003F">
        <w:rPr>
          <w:rFonts w:cstheme="minorHAnsi"/>
          <w:sz w:val="24"/>
          <w:szCs w:val="24"/>
        </w:rPr>
        <w:t xml:space="preserve">. </w:t>
      </w:r>
      <w:r w:rsidR="00881C91">
        <w:rPr>
          <w:rFonts w:cstheme="minorHAnsi"/>
          <w:sz w:val="24"/>
          <w:szCs w:val="24"/>
        </w:rPr>
        <w:t>In addition to</w:t>
      </w:r>
      <w:r w:rsidR="00F15952">
        <w:rPr>
          <w:rFonts w:cstheme="minorHAnsi"/>
          <w:sz w:val="24"/>
          <w:szCs w:val="24"/>
        </w:rPr>
        <w:t xml:space="preserve"> these </w:t>
      </w:r>
      <w:r w:rsidR="00881C91">
        <w:rPr>
          <w:rFonts w:cstheme="minorHAnsi"/>
          <w:sz w:val="24"/>
          <w:szCs w:val="24"/>
        </w:rPr>
        <w:t xml:space="preserve">constraints, propagules </w:t>
      </w:r>
      <w:r w:rsidR="00060EAA" w:rsidRPr="007831B0">
        <w:rPr>
          <w:rFonts w:cstheme="minorHAnsi"/>
          <w:sz w:val="24"/>
          <w:szCs w:val="24"/>
        </w:rPr>
        <w:t xml:space="preserve">are dependent upon </w:t>
      </w:r>
      <w:r w:rsidR="007C629D">
        <w:rPr>
          <w:rFonts w:cstheme="minorHAnsi"/>
          <w:sz w:val="24"/>
          <w:szCs w:val="24"/>
        </w:rPr>
        <w:t xml:space="preserve">of disturbance-free </w:t>
      </w:r>
      <w:r w:rsidR="007C629D" w:rsidRPr="000839D4">
        <w:rPr>
          <w:rFonts w:cstheme="minorHAnsi"/>
          <w:sz w:val="24"/>
          <w:szCs w:val="24"/>
        </w:rPr>
        <w:t>“windows of opportunity” to establish</w:t>
      </w:r>
      <w:r w:rsidR="007C629D">
        <w:rPr>
          <w:rFonts w:cstheme="minorHAnsi"/>
          <w:sz w:val="24"/>
          <w:szCs w:val="24"/>
        </w:rPr>
        <w:t xml:space="preserve"> </w:t>
      </w:r>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here clonal fragments have a greater tolerance for natural environmental disturbance such as recurring tidal inundation than seeds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Silinski et al., 2016)</w:t>
      </w:r>
      <w:r w:rsidR="00060EAA" w:rsidRPr="007831B0">
        <w:rPr>
          <w:rFonts w:cstheme="minorHAnsi"/>
          <w:sz w:val="24"/>
          <w:szCs w:val="24"/>
        </w:rPr>
        <w:fldChar w:fldCharType="end"/>
      </w:r>
      <w:r w:rsidR="00060EAA" w:rsidRPr="007831B0">
        <w:rPr>
          <w:rFonts w:cstheme="minorHAnsi"/>
          <w:sz w:val="24"/>
          <w:szCs w:val="24"/>
        </w:rPr>
        <w:t xml:space="preserve">. </w:t>
      </w:r>
    </w:p>
    <w:p w14:paraId="4F7D4FE0" w14:textId="640D1784" w:rsidR="007B3A3D" w:rsidRDefault="006404D0" w:rsidP="00326415">
      <w:pPr>
        <w:ind w:firstLine="720"/>
        <w:rPr>
          <w:rFonts w:cstheme="minorHAnsi"/>
          <w:sz w:val="24"/>
          <w:szCs w:val="24"/>
        </w:rPr>
      </w:pPr>
      <w:r>
        <w:rPr>
          <w:rFonts w:cstheme="minorHAnsi"/>
          <w:sz w:val="24"/>
          <w:szCs w:val="24"/>
        </w:rPr>
        <w:t xml:space="preserve">Windows of opportunity for </w:t>
      </w:r>
      <w:r w:rsidR="00184321">
        <w:rPr>
          <w:rFonts w:cstheme="minorHAnsi"/>
          <w:sz w:val="24"/>
          <w:szCs w:val="24"/>
        </w:rPr>
        <w:t xml:space="preserve">recruitment </w:t>
      </w:r>
      <w:r w:rsidR="00E640A8">
        <w:rPr>
          <w:rFonts w:cstheme="minorHAnsi"/>
          <w:sz w:val="24"/>
          <w:szCs w:val="24"/>
        </w:rPr>
        <w:t xml:space="preserve">and subsequent habitat recovery </w:t>
      </w:r>
      <w:r w:rsidR="00184321">
        <w:rPr>
          <w:rFonts w:cstheme="minorHAnsi"/>
          <w:sz w:val="24"/>
          <w:szCs w:val="24"/>
        </w:rPr>
        <w:t xml:space="preserve">are dependent </w:t>
      </w:r>
      <w:r w:rsidR="006E71E4">
        <w:rPr>
          <w:rFonts w:cstheme="minorHAnsi"/>
          <w:sz w:val="24"/>
          <w:szCs w:val="24"/>
        </w:rPr>
        <w:t xml:space="preserve">not only </w:t>
      </w:r>
      <w:r w:rsidR="00184321">
        <w:rPr>
          <w:rFonts w:cstheme="minorHAnsi"/>
          <w:sz w:val="24"/>
          <w:szCs w:val="24"/>
        </w:rPr>
        <w:t xml:space="preserve">on the propagule tolerance for </w:t>
      </w:r>
      <w:r w:rsidR="00CA6BA0">
        <w:rPr>
          <w:rFonts w:cstheme="minorHAnsi"/>
          <w:sz w:val="24"/>
          <w:szCs w:val="24"/>
        </w:rPr>
        <w:t>stress</w:t>
      </w:r>
      <w:r w:rsidR="006E71E4">
        <w:rPr>
          <w:rFonts w:cstheme="minorHAnsi"/>
          <w:sz w:val="24"/>
          <w:szCs w:val="24"/>
        </w:rPr>
        <w:t>,</w:t>
      </w:r>
      <w:r w:rsidR="00CA6BA0">
        <w:rPr>
          <w:rFonts w:cstheme="minorHAnsi"/>
          <w:sz w:val="24"/>
          <w:szCs w:val="24"/>
        </w:rPr>
        <w:t xml:space="preserve"> but</w:t>
      </w:r>
      <w:r w:rsidR="00184321">
        <w:rPr>
          <w:rFonts w:cstheme="minorHAnsi"/>
          <w:sz w:val="24"/>
          <w:szCs w:val="24"/>
        </w:rPr>
        <w:t xml:space="preserve"> </w:t>
      </w:r>
      <w:r w:rsidR="006E71E4">
        <w:rPr>
          <w:rFonts w:cstheme="minorHAnsi"/>
          <w:sz w:val="24"/>
          <w:szCs w:val="24"/>
        </w:rPr>
        <w:t>also</w:t>
      </w:r>
      <w:r w:rsidR="00C35667">
        <w:rPr>
          <w:rFonts w:cstheme="minorHAnsi"/>
          <w:sz w:val="24"/>
          <w:szCs w:val="24"/>
        </w:rPr>
        <w:t xml:space="preserve"> by the degree of disturbance</w:t>
      </w:r>
      <w:r w:rsidR="00CA6BA0">
        <w:rPr>
          <w:rFonts w:cstheme="minorHAnsi"/>
          <w:sz w:val="24"/>
          <w:szCs w:val="24"/>
        </w:rPr>
        <w:t>, with</w:t>
      </w:r>
      <w:r w:rsidR="00E640A8">
        <w:rPr>
          <w:rFonts w:cstheme="minorHAnsi"/>
          <w:sz w:val="24"/>
          <w:szCs w:val="24"/>
        </w:rPr>
        <w:t xml:space="preserve"> higher-intensity </w:t>
      </w:r>
      <w:r w:rsidR="00E43294">
        <w:rPr>
          <w:rFonts w:cstheme="minorHAnsi"/>
          <w:sz w:val="24"/>
          <w:szCs w:val="24"/>
        </w:rPr>
        <w:t xml:space="preserve">or persistent </w:t>
      </w:r>
      <w:r w:rsidR="00133593">
        <w:rPr>
          <w:rFonts w:cstheme="minorHAnsi"/>
          <w:sz w:val="24"/>
          <w:szCs w:val="24"/>
        </w:rPr>
        <w:t>pressures requiring</w:t>
      </w:r>
      <w:r w:rsidR="00CA6BA0">
        <w:rPr>
          <w:rFonts w:cstheme="minorHAnsi"/>
          <w:sz w:val="24"/>
          <w:szCs w:val="24"/>
        </w:rPr>
        <w:t xml:space="preserve"> longer </w:t>
      </w:r>
      <w:r w:rsidR="00133593">
        <w:rPr>
          <w:rFonts w:cstheme="minorHAnsi"/>
          <w:sz w:val="24"/>
          <w:szCs w:val="24"/>
        </w:rPr>
        <w:t>disturbance-free w</w:t>
      </w:r>
      <w:r w:rsidR="00CA6BA0">
        <w:rPr>
          <w:rFonts w:cstheme="minorHAnsi"/>
          <w:sz w:val="24"/>
          <w:szCs w:val="24"/>
        </w:rPr>
        <w:t xml:space="preserve">indows to recover. </w:t>
      </w:r>
      <w:r w:rsidR="00E43294">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sidR="00E43294">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 </w:t>
      </w:r>
      <w:r w:rsidR="00D312BF">
        <w:rPr>
          <w:rFonts w:cstheme="minorHAnsi"/>
          <w:sz w:val="24"/>
          <w:szCs w:val="24"/>
        </w:rPr>
        <w:t>In cases where disturbance</w:t>
      </w:r>
      <w:r w:rsidR="00353C3D">
        <w:rPr>
          <w:rFonts w:cstheme="minorHAnsi"/>
          <w:sz w:val="24"/>
          <w:szCs w:val="24"/>
        </w:rPr>
        <w:t xml:space="preserve"> is minimal and </w:t>
      </w:r>
      <w:r w:rsidR="0038178D">
        <w:rPr>
          <w:rFonts w:cstheme="minorHAnsi"/>
          <w:sz w:val="24"/>
          <w:szCs w:val="24"/>
        </w:rPr>
        <w:t>quickly</w:t>
      </w:r>
      <w:r w:rsidR="009E660E">
        <w:rPr>
          <w:rFonts w:cstheme="minorHAnsi"/>
          <w:sz w:val="24"/>
          <w:szCs w:val="24"/>
        </w:rPr>
        <w:t xml:space="preserve"> </w:t>
      </w:r>
      <w:r w:rsidR="00D312BF">
        <w:rPr>
          <w:rFonts w:cstheme="minorHAnsi"/>
          <w:sz w:val="24"/>
          <w:szCs w:val="24"/>
        </w:rPr>
        <w:t xml:space="preserve">removed, plant communities may be expected to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However, intensive or persistent grazing 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Abernethy &amp; Willby,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3DB667F9" w14:textId="26A86CBE" w:rsidR="00406736" w:rsidRDefault="00A8593F" w:rsidP="0019176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w:t>
      </w:r>
      <w:r w:rsidR="00906BC0">
        <w:rPr>
          <w:rFonts w:cstheme="minorHAnsi"/>
          <w:sz w:val="24"/>
          <w:szCs w:val="24"/>
        </w:rPr>
        <w:lastRenderedPageBreak/>
        <w:t xml:space="preserve">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dependent on propagule inputs despite </w:t>
      </w:r>
      <w:r w:rsidR="00B47B71">
        <w:rPr>
          <w:rFonts w:cstheme="minorHAnsi"/>
          <w:sz w:val="24"/>
          <w:szCs w:val="24"/>
        </w:rPr>
        <w:t xml:space="preserve">remaining </w:t>
      </w:r>
      <w:r w:rsidR="00104759">
        <w:rPr>
          <w:rFonts w:cstheme="minorHAnsi"/>
          <w:sz w:val="24"/>
          <w:szCs w:val="24"/>
        </w:rPr>
        <w:t>availability of</w:t>
      </w:r>
      <w:r w:rsidR="00710822">
        <w:rPr>
          <w:rFonts w:cstheme="minorHAnsi"/>
          <w:sz w:val="24"/>
          <w:szCs w:val="24"/>
        </w:rPr>
        <w:t xml:space="preserve"> domina</w:t>
      </w:r>
      <w:r w:rsidR="008F056C">
        <w:rPr>
          <w:rFonts w:cstheme="minorHAnsi"/>
          <w:sz w:val="24"/>
          <w:szCs w:val="24"/>
        </w:rPr>
        <w:t xml:space="preserve">nt, </w:t>
      </w:r>
      <w:r w:rsidR="00710822">
        <w:rPr>
          <w:rFonts w:cstheme="minorHAnsi"/>
          <w:sz w:val="24"/>
          <w:szCs w:val="24"/>
        </w:rPr>
        <w:t>clonally reproductive species</w:t>
      </w:r>
      <w:r w:rsidR="00104759">
        <w:rPr>
          <w:rFonts w:cstheme="minorHAnsi"/>
          <w:sz w:val="24"/>
          <w:szCs w:val="24"/>
        </w:rPr>
        <w:t xml:space="preserve"> adjacent to the grazed areas</w:t>
      </w:r>
      <w:r w:rsidR="00191761">
        <w:rPr>
          <w:rFonts w:cstheme="minorHAnsi"/>
          <w:sz w:val="24"/>
          <w:szCs w:val="24"/>
        </w:rPr>
        <w:t xml:space="preserve">. </w:t>
      </w:r>
      <w:r w:rsidR="00C8454C">
        <w:rPr>
          <w:rFonts w:cstheme="minorHAnsi"/>
          <w:sz w:val="24"/>
          <w:szCs w:val="24"/>
        </w:rPr>
        <w:t xml:space="preserve">Our main objective of this study </w:t>
      </w:r>
      <w:r w:rsidR="00724E2F" w:rsidRPr="001C0EEC">
        <w:rPr>
          <w:rFonts w:cstheme="minorHAnsi"/>
          <w:sz w:val="24"/>
          <w:szCs w:val="24"/>
        </w:rPr>
        <w:t>was to understand compositional changes of surface seed banks and above-ground vegetation at discrete stages of recovery since grazing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31D3B638"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novel disturbanc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613BA71F" w:rsidR="00E63431" w:rsidRPr="001C0EEC" w:rsidRDefault="001979D2" w:rsidP="001C0EEC">
      <w:pPr>
        <w:pStyle w:val="ListParagraph"/>
        <w:numPr>
          <w:ilvl w:val="0"/>
          <w:numId w:val="15"/>
        </w:numPr>
        <w:rPr>
          <w:rFonts w:cstheme="minorHAnsi"/>
          <w:sz w:val="24"/>
          <w:szCs w:val="24"/>
        </w:rPr>
      </w:pPr>
      <w:r>
        <w:rPr>
          <w:rFonts w:cstheme="minorHAnsi"/>
          <w:sz w:val="24"/>
          <w:szCs w:val="24"/>
        </w:rPr>
        <w:t xml:space="preserve">Because a longer post-grazing recovery period should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2F49492B"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5693010" cy="4467052"/>
                    </a:xfrm>
                    <a:prstGeom prst="rect">
                      <a:avLst/>
                    </a:prstGeom>
                  </pic:spPr>
                </pic:pic>
              </a:graphicData>
            </a:graphic>
          </wp:inline>
        </w:drawing>
      </w:r>
    </w:p>
    <w:p w14:paraId="67CA6128" w14:textId="103FA94F" w:rsidR="00341521" w:rsidRPr="001C0EEC" w:rsidRDefault="00341521" w:rsidP="00341521">
      <w:pPr>
        <w:pStyle w:val="Caption"/>
        <w:rPr>
          <w:rFonts w:cstheme="minorHAnsi"/>
          <w:sz w:val="24"/>
          <w:szCs w:val="24"/>
        </w:rPr>
      </w:pPr>
      <w:bookmarkStart w:id="0"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bookmarkEnd w:id="0"/>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22CDFD0E"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and </w:t>
      </w:r>
      <w:r w:rsidR="00BC4A20" w:rsidRPr="001C0EEC">
        <w:rPr>
          <w:rFonts w:cstheme="minorHAnsi"/>
          <w:sz w:val="24"/>
          <w:szCs w:val="24"/>
        </w:rPr>
        <w:t xml:space="preserve">have become resident within the region rather than becoming migratory like their wild counterparts </w:t>
      </w:r>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2299EF34" w:rsidR="00991310" w:rsidRDefault="007E6C2F" w:rsidP="00991310">
      <w:pPr>
        <w:rPr>
          <w:rFonts w:cstheme="minorHAnsi"/>
          <w:sz w:val="24"/>
          <w:szCs w:val="24"/>
        </w:rPr>
      </w:pPr>
      <w:r w:rsidRPr="001C0EEC">
        <w:rPr>
          <w:rFonts w:cstheme="minorHAnsi"/>
          <w:sz w:val="24"/>
          <w:szCs w:val="24"/>
        </w:rPr>
        <w:tab/>
        <w:t xml:space="preserve">Fences or “exclosures” </w:t>
      </w:r>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r w:rsidR="00D84658">
        <w:rPr>
          <w:rFonts w:cstheme="minorHAnsi"/>
          <w:sz w:val="24"/>
          <w:szCs w:val="24"/>
        </w:rPr>
        <w:t>coarse</w:t>
      </w:r>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 </w:t>
      </w:r>
      <w:proofErr w:type="gramStart"/>
      <w:r w:rsidR="00060610" w:rsidRPr="001C0EEC">
        <w:rPr>
          <w:rFonts w:cstheme="minorHAnsi"/>
          <w:sz w:val="24"/>
          <w:szCs w:val="24"/>
        </w:rPr>
        <w:t>(</w:t>
      </w:r>
      <w:r w:rsidR="00772C0F">
        <w:rPr>
          <w:rFonts w:cstheme="minorHAnsi"/>
          <w:sz w:val="24"/>
          <w:szCs w:val="24"/>
        </w:rPr>
        <w:t xml:space="preserve"> </w:t>
      </w:r>
      <w:r w:rsidR="001E233E">
        <w:rPr>
          <w:rFonts w:cstheme="minorHAnsi"/>
          <w:sz w:val="24"/>
          <w:szCs w:val="24"/>
        </w:rPr>
        <w:t>Undisturbed</w:t>
      </w:r>
      <w:proofErr w:type="gramEnd"/>
      <w:r w:rsidR="001E233E">
        <w:rPr>
          <w:rFonts w:cstheme="minorHAnsi"/>
          <w:sz w:val="24"/>
          <w:szCs w:val="24"/>
        </w:rPr>
        <w:t xml:space="preserve"> </w:t>
      </w:r>
      <w:r w:rsidR="00772C0F">
        <w:rPr>
          <w:rFonts w:cstheme="minorHAnsi"/>
          <w:sz w:val="24"/>
          <w:szCs w:val="24"/>
        </w:rPr>
        <w:t xml:space="preserve">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40C4D65"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20"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1"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2" o:title=""/>
                </v:shape>
                <w10:wrap type="tight" anchorx="margin"/>
              </v:group>
            </w:pict>
          </mc:Fallback>
        </mc:AlternateContent>
      </w:r>
    </w:p>
    <w:p w14:paraId="076CEEAA" w14:textId="5014BAB7" w:rsidR="006113A3" w:rsidRPr="00D7509E" w:rsidRDefault="006113A3" w:rsidP="006113A3">
      <w:pPr>
        <w:pStyle w:val="Caption"/>
      </w:pPr>
      <w:r>
        <w:t xml:space="preserve">Figure </w:t>
      </w:r>
      <w:fldSimple w:instr=" SEQ Figure \* ARABIC ">
        <w:r w:rsidR="00223C80">
          <w:rPr>
            <w:noProof/>
          </w:rPr>
          <w:t>2</w:t>
        </w:r>
      </w:fldSimple>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52725AD4"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Pr>
          <w:rFonts w:cstheme="minorHAnsi"/>
          <w:sz w:val="24"/>
          <w:szCs w:val="24"/>
        </w:rPr>
        <w:t xml:space="preserve">We </w:t>
      </w:r>
      <w:r w:rsidRPr="001C0EEC">
        <w:rPr>
          <w:rFonts w:cstheme="minorHAnsi"/>
          <w:sz w:val="24"/>
          <w:szCs w:val="24"/>
        </w:rPr>
        <w:t xml:space="preserve">sampled n = 4 sites </w:t>
      </w:r>
      <w:r w:rsidR="000B7D28">
        <w:rPr>
          <w:rFonts w:cstheme="minorHAnsi"/>
          <w:sz w:val="24"/>
          <w:szCs w:val="24"/>
        </w:rPr>
        <w:t xml:space="preserve">in each estuary, with two </w:t>
      </w:r>
      <w:r w:rsidR="00744885" w:rsidRPr="001C0EEC">
        <w:rPr>
          <w:rFonts w:cstheme="minorHAnsi"/>
          <w:sz w:val="24"/>
          <w:szCs w:val="24"/>
        </w:rPr>
        <w:t>1 m</w:t>
      </w:r>
      <w:r w:rsidR="00744885" w:rsidRPr="001C0EEC">
        <w:rPr>
          <w:rFonts w:cstheme="minorHAnsi"/>
          <w:sz w:val="24"/>
          <w:szCs w:val="24"/>
          <w:vertAlign w:val="superscript"/>
        </w:rPr>
        <w:t>2</w:t>
      </w:r>
      <w:r w:rsidR="00744885" w:rsidRPr="001C0EEC">
        <w:rPr>
          <w:rFonts w:cstheme="minorHAnsi"/>
          <w:sz w:val="24"/>
          <w:szCs w:val="24"/>
        </w:rPr>
        <w:t xml:space="preserve"> </w:t>
      </w:r>
      <w:r w:rsidR="000B7D28">
        <w:rPr>
          <w:rFonts w:cstheme="minorHAnsi"/>
          <w:sz w:val="24"/>
          <w:szCs w:val="24"/>
        </w:rPr>
        <w:t>vegetation plots per site, and two surface seed bank samples per plot</w:t>
      </w:r>
      <w:r w:rsidR="00744885">
        <w:rPr>
          <w:rFonts w:cstheme="minorHAnsi"/>
          <w:sz w:val="24"/>
          <w:szCs w:val="24"/>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77777777" w:rsidR="007E5A8E" w:rsidRDefault="007E5A8E">
            <w:pPr>
              <w:jc w:val="center"/>
              <w:rPr>
                <w:rFonts w:ascii="Calibri" w:hAnsi="Calibri" w:cs="Calibri"/>
                <w:color w:val="000000"/>
              </w:rPr>
            </w:pPr>
            <w:r>
              <w:rPr>
                <w:rFonts w:ascii="Calibri" w:hAnsi="Calibri" w:cs="Calibri"/>
                <w:color w:val="000000"/>
              </w:rPr>
              <w:t>Actively 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77777777" w:rsidR="007E5A8E" w:rsidRDefault="007E5A8E">
            <w:pPr>
              <w:jc w:val="center"/>
              <w:rPr>
                <w:rFonts w:ascii="Calibri" w:hAnsi="Calibri" w:cs="Calibri"/>
                <w:color w:val="000000"/>
              </w:rPr>
            </w:pPr>
            <w:r>
              <w:rPr>
                <w:rFonts w:ascii="Calibri" w:hAnsi="Calibri" w:cs="Calibri"/>
                <w:color w:val="000000"/>
              </w:rPr>
              <w:t>No known grazing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0EACA8FB"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w:t>
      </w:r>
      <w:proofErr w:type="gramStart"/>
      <w:r w:rsidRPr="001C0EEC">
        <w:rPr>
          <w:rFonts w:cstheme="minorHAnsi"/>
          <w:sz w:val="24"/>
          <w:szCs w:val="24"/>
        </w:rPr>
        <w:t>July,</w:t>
      </w:r>
      <w:proofErr w:type="gramEnd"/>
      <w:r w:rsidRPr="001C0EEC">
        <w:rPr>
          <w:rFonts w:cstheme="minorHAnsi"/>
          <w:sz w:val="24"/>
          <w:szCs w:val="24"/>
        </w:rPr>
        <w:t xml:space="preserve">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w:t>
      </w:r>
      <w:r w:rsidR="00E41E85">
        <w:rPr>
          <w:rFonts w:cstheme="minorHAnsi"/>
          <w:sz w:val="24"/>
          <w:szCs w:val="24"/>
        </w:rPr>
        <w:t xml:space="preserve"> disturbance condition in each?</w:t>
      </w:r>
      <w:r w:rsidRPr="001C0EEC">
        <w:rPr>
          <w:rFonts w:cstheme="minorHAnsi"/>
          <w:sz w:val="24"/>
          <w:szCs w:val="24"/>
        </w:rPr>
        <w:t xml:space="preserve"> estuary), at least 1 m from the bank edge and any exclosure boundary, and at least 3 m apart within the exclosure. Quadrats were placed so that the plot edge nearest creek was parallel to the bank. </w:t>
      </w:r>
    </w:p>
    <w:p w14:paraId="35980956" w14:textId="54B957FF"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 xml:space="preserve">Species were considered in the plot if at least half of their basal stem(s) were inside the quadrat boundary; overhanging vegetation originating from basal stems outside the plot was not considered. Aerial vegetated cover was estimated to </w:t>
      </w:r>
      <w:proofErr w:type="gramStart"/>
      <w:r w:rsidRPr="001C0EEC">
        <w:rPr>
          <w:rFonts w:cstheme="minorHAnsi"/>
          <w:sz w:val="24"/>
          <w:szCs w:val="24"/>
        </w:rPr>
        <w:t>the</w:t>
      </w:r>
      <w:proofErr w:type="gramEnd"/>
      <w:r w:rsidRPr="001C0EEC">
        <w:rPr>
          <w:rFonts w:cstheme="minorHAnsi"/>
          <w:sz w:val="24"/>
          <w:szCs w:val="24"/>
        </w:rPr>
        <w:t xml:space="preserv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120C39">
        <w:rPr>
          <w:rFonts w:cstheme="minorHAnsi"/>
          <w:sz w:val="24"/>
          <w:szCs w:val="24"/>
        </w:rPr>
        <w:t xml:space="preserve"> </w:t>
      </w:r>
      <w:proofErr w:type="gramStart"/>
      <w:r w:rsidR="00120C39">
        <w:rPr>
          <w:rFonts w:cstheme="minorHAnsi"/>
          <w:sz w:val="24"/>
          <w:szCs w:val="24"/>
        </w:rPr>
        <w:t>in order to</w:t>
      </w:r>
      <w:proofErr w:type="gramEnd"/>
      <w:r w:rsidR="00120C39">
        <w:rPr>
          <w:rFonts w:cstheme="minorHAnsi"/>
          <w:sz w:val="24"/>
          <w:szCs w:val="24"/>
        </w:rPr>
        <w:t xml:space="preserve">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 xml:space="preserve">Our key species of interest, tall perennial graminoids (TPGs)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5ECA00C4"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3"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Rosbakh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0A5B6685"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t>
      </w:r>
      <w:r w:rsidRPr="001C0EEC">
        <w:rPr>
          <w:rFonts w:cstheme="minorHAnsi"/>
          <w:sz w:val="24"/>
          <w:szCs w:val="24"/>
          <w:highlight w:val="lightGray"/>
        </w:rPr>
        <w:t>BRAND</w:t>
      </w:r>
      <w:r w:rsidRPr="001C0EEC">
        <w:rPr>
          <w:rFonts w:cstheme="minorHAnsi"/>
          <w:sz w:val="24"/>
          <w:szCs w:val="24"/>
        </w:rPr>
        <w:t>)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w:t>
      </w:r>
      <w:r w:rsidRPr="001C0EEC">
        <w:rPr>
          <w:rFonts w:cstheme="minorHAnsi"/>
          <w:sz w:val="24"/>
          <w:szCs w:val="24"/>
        </w:rPr>
        <w:lastRenderedPageBreak/>
        <w:t>per 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t>
      </w:r>
      <w:r w:rsidRPr="001C0EEC">
        <w:rPr>
          <w:rFonts w:cstheme="minorHAnsi"/>
          <w:sz w:val="24"/>
          <w:szCs w:val="24"/>
          <w:highlight w:val="lightGray"/>
        </w:rPr>
        <w:t>BRAND</w:t>
      </w:r>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r w:rsidR="00D657DC"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58DED7BD" w14:textId="0C83B7A8" w:rsidR="004870BC" w:rsidRPr="001C0EEC" w:rsidRDefault="007D776C" w:rsidP="001C0EEC">
      <w:pPr>
        <w:ind w:firstLine="720"/>
        <w:rPr>
          <w:rFonts w:cstheme="minorHAnsi"/>
          <w:sz w:val="24"/>
          <w:szCs w:val="24"/>
        </w:rPr>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abundance differed among disturbance recovery categories w</w:t>
      </w:r>
      <w:r w:rsidR="00BF5B6C" w:rsidRPr="001C0EEC">
        <w:rPr>
          <w:rFonts w:cstheme="minorHAnsi"/>
          <w:sz w:val="24"/>
          <w:szCs w:val="24"/>
        </w:rPr>
        <w:t xml:space="preserve">e used </w:t>
      </w:r>
      <w:r w:rsidR="00E90FEA">
        <w:rPr>
          <w:rFonts w:cstheme="minorHAnsi"/>
          <w:sz w:val="24"/>
          <w:szCs w:val="24"/>
        </w:rPr>
        <w:t xml:space="preserve">separate </w:t>
      </w:r>
      <w:r w:rsidR="00BF5B6C" w:rsidRPr="001C0EEC">
        <w:rPr>
          <w:rFonts w:cstheme="minorHAnsi"/>
          <w:sz w:val="24"/>
          <w:szCs w:val="24"/>
        </w:rPr>
        <w:t xml:space="preserve">generalized linear models </w:t>
      </w:r>
      <w:r w:rsidR="00E90FEA">
        <w:rPr>
          <w:rFonts w:cstheme="minorHAnsi"/>
          <w:sz w:val="24"/>
          <w:szCs w:val="24"/>
        </w:rPr>
        <w:t xml:space="preserve">for the above-ground vegetation and surface seed bank, each </w:t>
      </w:r>
      <w:r w:rsidR="00BF5B6C" w:rsidRPr="001C0EEC">
        <w:rPr>
          <w:rFonts w:cstheme="minorHAnsi"/>
          <w:sz w:val="24"/>
          <w:szCs w:val="24"/>
        </w:rPr>
        <w:t>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R</w:t>
      </w:r>
      <w:r w:rsidR="008E062D" w:rsidRPr="001C0EEC">
        <w:rPr>
          <w:rFonts w:cstheme="minorHAnsi"/>
          <w:sz w:val="24"/>
          <w:szCs w:val="24"/>
        </w:rPr>
        <w:t xml:space="preserve"> </w:t>
      </w:r>
      <w:r w:rsidR="00D934D9" w:rsidRPr="001C0EEC">
        <w:rPr>
          <w:rFonts w:cstheme="minorHAnsi"/>
          <w:sz w:val="24"/>
          <w:szCs w:val="24"/>
        </w:rPr>
        <w:t>stats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commentRangeStart w:id="1"/>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commentRangeEnd w:id="1"/>
      <w:r w:rsidR="00CA167A">
        <w:rPr>
          <w:rStyle w:val="CommentReference"/>
        </w:rPr>
        <w:commentReference w:id="1"/>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 xml:space="preserve">was </w:t>
      </w:r>
      <w:proofErr w:type="gramStart"/>
      <w:r w:rsidR="00110DBE">
        <w:rPr>
          <w:rFonts w:cstheme="minorHAnsi"/>
          <w:sz w:val="24"/>
          <w:szCs w:val="24"/>
        </w:rPr>
        <w:t>similar</w:t>
      </w:r>
      <w:r w:rsidR="008E5F98" w:rsidRPr="001C0EEC">
        <w:rPr>
          <w:rFonts w:cstheme="minorHAnsi"/>
          <w:sz w:val="24"/>
          <w:szCs w:val="24"/>
        </w:rPr>
        <w:t xml:space="preserve"> to</w:t>
      </w:r>
      <w:proofErr w:type="gramEnd"/>
      <w:r w:rsidR="008E5F98" w:rsidRPr="001C0EEC">
        <w:rPr>
          <w:rFonts w:cstheme="minorHAnsi"/>
          <w:sz w:val="24"/>
          <w:szCs w:val="24"/>
        </w:rPr>
        <w:t xml:space="preserve">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41E36025" w14:textId="53987449" w:rsidR="00791B74" w:rsidRDefault="004B344D" w:rsidP="0036026B">
      <w:pPr>
        <w:ind w:firstLine="720"/>
        <w:rPr>
          <w:rFonts w:cstheme="minorHAnsi"/>
          <w:sz w:val="24"/>
          <w:szCs w:val="24"/>
        </w:rPr>
      </w:pPr>
      <w:r w:rsidRPr="001C0EEC">
        <w:rPr>
          <w:rFonts w:cstheme="minorHAnsi"/>
          <w:sz w:val="24"/>
          <w:szCs w:val="24"/>
        </w:rPr>
        <w:t>Undisturbed sites in both estuaries</w:t>
      </w:r>
      <w:r w:rsidR="00FF13CA">
        <w:rPr>
          <w:rFonts w:cstheme="minorHAnsi"/>
          <w:sz w:val="24"/>
          <w:szCs w:val="24"/>
        </w:rPr>
        <w:t xml:space="preserve"> (n = 8)</w:t>
      </w:r>
      <w:r w:rsidR="006106A3">
        <w:rPr>
          <w:rFonts w:cstheme="minorHAnsi"/>
          <w:sz w:val="24"/>
          <w:szCs w:val="24"/>
        </w:rPr>
        <w:t xml:space="preserve"> were dominated by </w:t>
      </w:r>
      <w:r w:rsidRPr="001C0EEC">
        <w:rPr>
          <w:rFonts w:cstheme="minorHAnsi"/>
          <w:sz w:val="24"/>
          <w:szCs w:val="24"/>
        </w:rPr>
        <w:t xml:space="preserve">several TPGs (non-native </w:t>
      </w:r>
      <w:r w:rsidRPr="001C0EEC">
        <w:rPr>
          <w:rFonts w:cstheme="minorHAnsi"/>
          <w:i/>
          <w:iCs/>
          <w:sz w:val="24"/>
          <w:szCs w:val="24"/>
        </w:rPr>
        <w:t>Agrostis stolonifera</w:t>
      </w:r>
      <w:r w:rsidRPr="001C0EEC">
        <w:rPr>
          <w:rFonts w:cstheme="minorHAnsi"/>
          <w:sz w:val="24"/>
          <w:szCs w:val="24"/>
        </w:rPr>
        <w:t xml:space="preserve">, and native species </w:t>
      </w:r>
      <w:r>
        <w:rPr>
          <w:rFonts w:cstheme="minorHAnsi"/>
          <w:i/>
          <w:iCs/>
          <w:sz w:val="24"/>
          <w:szCs w:val="24"/>
        </w:rPr>
        <w:t>C</w:t>
      </w:r>
      <w:r w:rsidR="00867E8C">
        <w:rPr>
          <w:rFonts w:cstheme="minorHAnsi"/>
          <w:i/>
          <w:iCs/>
          <w:sz w:val="24"/>
          <w:szCs w:val="24"/>
        </w:rPr>
        <w:t>arex</w:t>
      </w:r>
      <w:r w:rsidRPr="001C0EEC">
        <w:rPr>
          <w:rFonts w:cstheme="minorHAnsi"/>
          <w:i/>
          <w:iCs/>
          <w:sz w:val="24"/>
          <w:szCs w:val="24"/>
        </w:rPr>
        <w:t xml:space="preserve"> lyngbyei</w:t>
      </w:r>
      <w:r w:rsidRPr="001C0EEC">
        <w:rPr>
          <w:rFonts w:cstheme="minorHAnsi"/>
          <w:sz w:val="24"/>
          <w:szCs w:val="24"/>
        </w:rPr>
        <w:t xml:space="preserve"> and </w:t>
      </w:r>
      <w:r w:rsidRPr="001C0EEC">
        <w:rPr>
          <w:rFonts w:cstheme="minorHAnsi"/>
          <w:i/>
          <w:iCs/>
          <w:sz w:val="24"/>
          <w:szCs w:val="24"/>
        </w:rPr>
        <w:t>Juncus balticus</w:t>
      </w:r>
      <w:r w:rsidRPr="001C0EEC">
        <w:rPr>
          <w:rFonts w:cstheme="minorHAnsi"/>
          <w:sz w:val="24"/>
          <w:szCs w:val="24"/>
        </w:rPr>
        <w:t>)</w:t>
      </w:r>
      <w:r w:rsidR="00F73671">
        <w:rPr>
          <w:rFonts w:cstheme="minorHAnsi"/>
          <w:sz w:val="24"/>
          <w:szCs w:val="24"/>
        </w:rPr>
        <w:t>,</w:t>
      </w:r>
      <w:r w:rsidRPr="001C0EEC">
        <w:rPr>
          <w:rFonts w:cstheme="minorHAnsi"/>
          <w:sz w:val="24"/>
          <w:szCs w:val="24"/>
        </w:rPr>
        <w:t xml:space="preserve"> in addition to native broadleaf flowering species </w:t>
      </w:r>
      <w:r w:rsidRPr="001C0EEC">
        <w:rPr>
          <w:rFonts w:cstheme="minorHAnsi"/>
          <w:i/>
          <w:iCs/>
          <w:sz w:val="24"/>
          <w:szCs w:val="24"/>
        </w:rPr>
        <w:t>Potentilla pacifica</w:t>
      </w:r>
      <w:r w:rsidRPr="001C0EEC">
        <w:rPr>
          <w:rFonts w:cstheme="minorHAnsi"/>
          <w:sz w:val="24"/>
          <w:szCs w:val="24"/>
        </w:rPr>
        <w:t xml:space="preserve"> in LQRE, and </w:t>
      </w:r>
      <w:r w:rsidRPr="001C0EEC">
        <w:rPr>
          <w:rFonts w:cstheme="minorHAnsi"/>
          <w:i/>
          <w:iCs/>
          <w:sz w:val="24"/>
          <w:szCs w:val="24"/>
        </w:rPr>
        <w:t>Symphyotrichum subspicatum</w:t>
      </w:r>
      <w:r w:rsidRPr="001C0EEC">
        <w:rPr>
          <w:rFonts w:cstheme="minorHAnsi"/>
          <w:sz w:val="24"/>
          <w:szCs w:val="24"/>
        </w:rPr>
        <w:t xml:space="preserve"> in both estuaries (</w:t>
      </w:r>
      <w:r w:rsidRPr="001C0EEC">
        <w:rPr>
          <w:rFonts w:cstheme="minorHAnsi"/>
          <w:sz w:val="24"/>
          <w:szCs w:val="24"/>
        </w:rPr>
        <w:fldChar w:fldCharType="begin"/>
      </w:r>
      <w:r w:rsidRPr="001C0EEC">
        <w:rPr>
          <w:rFonts w:cstheme="minorHAnsi"/>
          <w:sz w:val="24"/>
          <w:szCs w:val="24"/>
        </w:rPr>
        <w:instrText xml:space="preserve"> REF _Ref127953458 \h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Pr="001C0EEC">
        <w:rPr>
          <w:rFonts w:cstheme="minorHAnsi"/>
          <w:sz w:val="24"/>
          <w:szCs w:val="24"/>
        </w:rPr>
        <w:fldChar w:fldCharType="end"/>
      </w:r>
      <w:r w:rsidRPr="001C0EEC">
        <w:rPr>
          <w:rFonts w:cstheme="minorHAnsi"/>
          <w:sz w:val="24"/>
          <w:szCs w:val="24"/>
        </w:rPr>
        <w:t xml:space="preserve">).  The 10-year old exclosures in LQRE </w:t>
      </w:r>
      <w:r w:rsidR="00FF13CA">
        <w:rPr>
          <w:rFonts w:cstheme="minorHAnsi"/>
          <w:sz w:val="24"/>
          <w:szCs w:val="24"/>
        </w:rPr>
        <w:t xml:space="preserve">(n = 4) </w:t>
      </w:r>
      <w:r w:rsidRPr="001C0EEC">
        <w:rPr>
          <w:rFonts w:cstheme="minorHAnsi"/>
          <w:sz w:val="24"/>
          <w:szCs w:val="24"/>
        </w:rPr>
        <w:t xml:space="preserve">shared similar dominant species, however non-native </w:t>
      </w:r>
      <w:r w:rsidRPr="001C0EEC">
        <w:rPr>
          <w:rFonts w:cstheme="minorHAnsi"/>
          <w:i/>
          <w:iCs/>
          <w:sz w:val="24"/>
          <w:szCs w:val="24"/>
        </w:rPr>
        <w:t>A. stolonifera</w:t>
      </w:r>
      <w:r w:rsidRPr="001C0EEC">
        <w:rPr>
          <w:rFonts w:cstheme="minorHAnsi"/>
          <w:sz w:val="24"/>
          <w:szCs w:val="24"/>
        </w:rPr>
        <w:t xml:space="preserve"> had greater abundance than native </w:t>
      </w:r>
      <w:r w:rsidRPr="001C0EEC">
        <w:rPr>
          <w:rFonts w:cstheme="minorHAnsi"/>
          <w:i/>
          <w:iCs/>
          <w:sz w:val="24"/>
          <w:szCs w:val="24"/>
        </w:rPr>
        <w:t>C. lyngbyei</w:t>
      </w:r>
      <w:r w:rsidRPr="001C0EEC">
        <w:rPr>
          <w:rFonts w:cstheme="minorHAnsi"/>
          <w:sz w:val="24"/>
          <w:szCs w:val="24"/>
        </w:rPr>
        <w:t xml:space="preserve">; native TPG </w:t>
      </w:r>
      <w:r w:rsidRPr="001C0EEC">
        <w:rPr>
          <w:rFonts w:cstheme="minorHAnsi"/>
          <w:i/>
          <w:iCs/>
          <w:sz w:val="24"/>
          <w:szCs w:val="24"/>
        </w:rPr>
        <w:t>Juncus balticus</w:t>
      </w:r>
      <w:r w:rsidRPr="001C0EEC">
        <w:rPr>
          <w:rFonts w:cstheme="minorHAnsi"/>
          <w:sz w:val="24"/>
          <w:szCs w:val="24"/>
        </w:rPr>
        <w:t xml:space="preserve"> was not dominant, and </w:t>
      </w:r>
      <w:r w:rsidRPr="001C0EEC">
        <w:rPr>
          <w:rFonts w:cstheme="minorHAnsi"/>
          <w:i/>
          <w:iCs/>
          <w:sz w:val="24"/>
          <w:szCs w:val="24"/>
        </w:rPr>
        <w:t>S. subspicatum</w:t>
      </w:r>
      <w:r w:rsidRPr="001C0EEC">
        <w:rPr>
          <w:rFonts w:cstheme="minorHAnsi"/>
          <w:sz w:val="24"/>
          <w:szCs w:val="24"/>
        </w:rPr>
        <w:t xml:space="preserve"> was not prese</w:t>
      </w:r>
      <w:r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2F8F5486" w14:textId="6D46A4FB"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w:t>
      </w:r>
      <w:proofErr w:type="gramStart"/>
      <w:r w:rsidR="00530C48">
        <w:rPr>
          <w:rFonts w:cstheme="minorHAnsi"/>
          <w:sz w:val="24"/>
          <w:szCs w:val="24"/>
        </w:rPr>
        <w:t xml:space="preserve">) </w:t>
      </w:r>
      <w:r w:rsidR="00536447">
        <w:rPr>
          <w:rFonts w:cstheme="minorHAnsi"/>
          <w:sz w:val="24"/>
          <w:szCs w:val="24"/>
        </w:rPr>
        <w:t xml:space="preserve"> </w:t>
      </w:r>
      <w:r>
        <w:rPr>
          <w:rFonts w:cstheme="minorHAnsi"/>
          <w:sz w:val="24"/>
          <w:szCs w:val="24"/>
        </w:rPr>
        <w:t>and</w:t>
      </w:r>
      <w:proofErr w:type="gramEnd"/>
      <w:r>
        <w:rPr>
          <w:rFonts w:cstheme="minorHAnsi"/>
          <w:sz w:val="24"/>
          <w:szCs w:val="24"/>
        </w:rPr>
        <w:t xml:space="preserve">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commentRangeStart w:id="2"/>
      <w:r w:rsidRPr="001C0EEC">
        <w:rPr>
          <w:rFonts w:asciiTheme="minorHAnsi" w:hAnsiTheme="minorHAnsi" w:cstheme="minorHAnsi"/>
          <w:b/>
          <w:bCs/>
          <w:sz w:val="24"/>
          <w:szCs w:val="24"/>
        </w:rPr>
        <w:lastRenderedPageBreak/>
        <w:t xml:space="preserve">Surface </w:t>
      </w:r>
      <w:commentRangeEnd w:id="2"/>
      <w:r w:rsidR="00426D70">
        <w:rPr>
          <w:rStyle w:val="CommentReference"/>
          <w:rFonts w:asciiTheme="minorHAnsi" w:eastAsiaTheme="minorHAnsi" w:hAnsiTheme="minorHAnsi" w:cstheme="minorBidi"/>
          <w:color w:val="auto"/>
        </w:rPr>
        <w:commentReference w:id="2"/>
      </w:r>
      <w:r w:rsidRPr="001C0EEC">
        <w:rPr>
          <w:rFonts w:asciiTheme="minorHAnsi" w:hAnsiTheme="minorHAnsi" w:cstheme="minorHAnsi"/>
          <w:b/>
          <w:bCs/>
          <w:sz w:val="24"/>
          <w:szCs w:val="24"/>
        </w:rPr>
        <w:t>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2EC24301" w:rsidR="00ED1FBF" w:rsidRPr="001C0EEC" w:rsidRDefault="009D2B91" w:rsidP="001C0EEC">
      <w:pPr>
        <w:ind w:firstLine="720"/>
        <w:rPr>
          <w:rFonts w:cstheme="minorHAnsi"/>
          <w:sz w:val="24"/>
          <w:szCs w:val="24"/>
        </w:rPr>
      </w:pPr>
      <w:r>
        <w:rPr>
          <w:rFonts w:cstheme="minorHAnsi"/>
          <w:sz w:val="24"/>
          <w:szCs w:val="24"/>
        </w:rPr>
        <w:t xml:space="preserve">Dominant surface seed bank species in Undisturbed sites varied by estuary, with no TPG species dominating in NR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6441F29B" w:rsidR="000F71C5" w:rsidRDefault="004C5824">
      <w:pPr>
        <w:rPr>
          <w:rFonts w:cstheme="minorHAnsi"/>
          <w:i/>
          <w:iCs/>
          <w:color w:val="44546A" w:themeColor="text2"/>
          <w:sz w:val="24"/>
          <w:szCs w:val="24"/>
        </w:rPr>
      </w:pPr>
      <w:r w:rsidRPr="001C0EEC">
        <w:rPr>
          <w:rFonts w:cstheme="minorHAnsi"/>
          <w:sz w:val="24"/>
          <w:szCs w:val="24"/>
        </w:rPr>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s as dominant vegetation, but </w:t>
      </w:r>
      <w:r w:rsidR="00D55862" w:rsidRPr="001C0EEC">
        <w:rPr>
          <w:sz w:val="24"/>
          <w:szCs w:val="24"/>
        </w:rPr>
        <w:t xml:space="preserve">abundance of its seed in the surface </w:t>
      </w:r>
      <w:r w:rsidRPr="001C0EEC">
        <w:rPr>
          <w:sz w:val="24"/>
          <w:szCs w:val="24"/>
        </w:rPr>
        <w:t xml:space="preserve">seed bank i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w:t>
      </w:r>
      <w:proofErr w:type="gramStart"/>
      <w:r w:rsidR="00D55862" w:rsidRPr="001C0EEC">
        <w:rPr>
          <w:sz w:val="24"/>
          <w:szCs w:val="24"/>
        </w:rPr>
        <w:t>contrast</w:t>
      </w:r>
      <w:proofErr w:type="gramEnd"/>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is </w:t>
      </w:r>
      <w:r w:rsidR="00283734" w:rsidRPr="001C0EEC">
        <w:rPr>
          <w:sz w:val="24"/>
          <w:szCs w:val="24"/>
        </w:rPr>
        <w:t xml:space="preserve">greater at 10-year old sites than in Undisturbed sites. </w:t>
      </w:r>
      <w:r w:rsidR="006A7E5E">
        <w:rPr>
          <w:sz w:val="24"/>
          <w:szCs w:val="24"/>
        </w:rPr>
        <w:t xml:space="preserve">We noted that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but 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bookmarkStart w:id="3" w:name="_Ref127953140"/>
      <w:r w:rsidR="000F71C5">
        <w:rPr>
          <w:rFonts w:cstheme="minorHAnsi"/>
          <w:sz w:val="24"/>
          <w:szCs w:val="24"/>
        </w:rPr>
        <w:br w:type="page"/>
      </w:r>
    </w:p>
    <w:p w14:paraId="31BD5E9D" w14:textId="6FD3534B" w:rsidR="000E6572" w:rsidRPr="001C0EEC" w:rsidRDefault="000E6572" w:rsidP="001C0EEC">
      <w:pPr>
        <w:pStyle w:val="Caption"/>
        <w:keepNext/>
        <w:rPr>
          <w:rFonts w:cstheme="minorHAnsi"/>
          <w:sz w:val="24"/>
          <w:szCs w:val="24"/>
        </w:rPr>
      </w:pPr>
      <w:bookmarkStart w:id="4" w:name="_Ref132032693"/>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2</w:t>
      </w:r>
      <w:r w:rsidRPr="001C0EEC">
        <w:rPr>
          <w:rFonts w:cstheme="minorHAnsi"/>
          <w:sz w:val="24"/>
          <w:szCs w:val="24"/>
        </w:rPr>
        <w:fldChar w:fldCharType="end"/>
      </w:r>
      <w:bookmarkEnd w:id="3"/>
      <w:bookmarkEnd w:id="4"/>
      <w:r w:rsidRPr="001C0EEC">
        <w:rPr>
          <w:rFonts w:cstheme="minorHAnsi"/>
          <w:sz w:val="24"/>
          <w:szCs w:val="24"/>
        </w:rPr>
        <w:t>. Indicator species analysis identifie</w:t>
      </w:r>
      <w:r w:rsidR="009D1C84">
        <w:rPr>
          <w:rFonts w:cstheme="minorHAnsi"/>
          <w:sz w:val="24"/>
          <w:szCs w:val="24"/>
        </w:rPr>
        <w:t>d</w:t>
      </w:r>
      <w:r w:rsidRPr="001C0EEC">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Pr>
          <w:rFonts w:cstheme="minorHAnsi"/>
          <w:sz w:val="24"/>
          <w:szCs w:val="24"/>
        </w:rPr>
        <w:t>),</w:t>
      </w:r>
      <w:r w:rsidRPr="001C0EEC">
        <w:rPr>
          <w:rFonts w:cstheme="minorHAnsi"/>
          <w:sz w:val="24"/>
          <w:szCs w:val="24"/>
        </w:rPr>
        <w:t xml:space="preserve"> and Undisturbed site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r w:rsidRPr="001C0EEC">
        <w:rPr>
          <w:rFonts w:cstheme="minorHAnsi"/>
          <w:sz w:val="24"/>
          <w:szCs w:val="24"/>
          <w:vertAlign w:val="superscript"/>
        </w:rPr>
        <w:t>+</w:t>
      </w:r>
      <w:r w:rsidRPr="001C0EEC">
        <w:rPr>
          <w:rFonts w:cstheme="minorHAnsi"/>
          <w:sz w:val="24"/>
          <w:szCs w:val="24"/>
        </w:rPr>
        <w:t>).</w:t>
      </w:r>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14:paraId="00A019AD" w14:textId="77777777" w:rsidTr="00930EEA">
        <w:trPr>
          <w:trHeight w:val="372"/>
        </w:trPr>
        <w:tc>
          <w:tcPr>
            <w:tcW w:w="4580" w:type="dxa"/>
            <w:gridSpan w:val="3"/>
            <w:tcBorders>
              <w:top w:val="nil"/>
              <w:left w:val="nil"/>
              <w:bottom w:val="double" w:sz="6" w:space="0" w:color="auto"/>
              <w:right w:val="nil"/>
            </w:tcBorders>
            <w:shd w:val="clear" w:color="auto" w:fill="auto"/>
            <w:noWrap/>
            <w:vAlign w:val="bottom"/>
            <w:hideMark/>
          </w:tcPr>
          <w:p w14:paraId="1AF890C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Above Ground Vegetation</w:t>
            </w:r>
          </w:p>
        </w:tc>
        <w:tc>
          <w:tcPr>
            <w:tcW w:w="320" w:type="dxa"/>
            <w:tcBorders>
              <w:top w:val="nil"/>
              <w:left w:val="nil"/>
              <w:bottom w:val="double" w:sz="6" w:space="0" w:color="auto"/>
              <w:right w:val="nil"/>
            </w:tcBorders>
            <w:shd w:val="clear" w:color="auto" w:fill="auto"/>
            <w:noWrap/>
            <w:vAlign w:val="bottom"/>
            <w:hideMark/>
          </w:tcPr>
          <w:p w14:paraId="4CD615CD" w14:textId="77777777" w:rsidR="00930EEA" w:rsidRPr="00930EEA" w:rsidRDefault="00930EEA" w:rsidP="00930EEA">
            <w:pPr>
              <w:spacing w:after="0" w:line="240" w:lineRule="auto"/>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 </w:t>
            </w:r>
          </w:p>
        </w:tc>
        <w:tc>
          <w:tcPr>
            <w:tcW w:w="4520" w:type="dxa"/>
            <w:gridSpan w:val="3"/>
            <w:tcBorders>
              <w:top w:val="nil"/>
              <w:left w:val="nil"/>
              <w:bottom w:val="double" w:sz="6" w:space="0" w:color="auto"/>
              <w:right w:val="nil"/>
            </w:tcBorders>
            <w:shd w:val="clear" w:color="auto" w:fill="auto"/>
            <w:noWrap/>
            <w:vAlign w:val="bottom"/>
            <w:hideMark/>
          </w:tcPr>
          <w:p w14:paraId="4C0F439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Below Ground Seed Bank</w:t>
            </w:r>
          </w:p>
        </w:tc>
      </w:tr>
      <w:tr w:rsidR="00930EEA" w:rsidRPr="00930EEA" w14:paraId="2A845C67" w14:textId="77777777" w:rsidTr="00930EEA">
        <w:trPr>
          <w:trHeight w:val="312"/>
        </w:trPr>
        <w:tc>
          <w:tcPr>
            <w:tcW w:w="1463" w:type="dxa"/>
            <w:tcBorders>
              <w:top w:val="nil"/>
              <w:left w:val="nil"/>
              <w:bottom w:val="single" w:sz="8" w:space="0" w:color="auto"/>
              <w:right w:val="nil"/>
            </w:tcBorders>
            <w:shd w:val="clear" w:color="auto" w:fill="auto"/>
            <w:vAlign w:val="center"/>
            <w:hideMark/>
          </w:tcPr>
          <w:p w14:paraId="1905A8F7"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325" w:type="dxa"/>
            <w:tcBorders>
              <w:top w:val="nil"/>
              <w:left w:val="nil"/>
              <w:bottom w:val="single" w:sz="8" w:space="0" w:color="auto"/>
              <w:right w:val="nil"/>
            </w:tcBorders>
            <w:shd w:val="clear" w:color="auto" w:fill="auto"/>
            <w:noWrap/>
            <w:vAlign w:val="center"/>
            <w:hideMark/>
          </w:tcPr>
          <w:p w14:paraId="092FB82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792" w:type="dxa"/>
            <w:tcBorders>
              <w:top w:val="nil"/>
              <w:left w:val="nil"/>
              <w:bottom w:val="single" w:sz="8" w:space="0" w:color="auto"/>
              <w:right w:val="nil"/>
            </w:tcBorders>
            <w:shd w:val="clear" w:color="auto" w:fill="auto"/>
            <w:noWrap/>
            <w:vAlign w:val="center"/>
            <w:hideMark/>
          </w:tcPr>
          <w:p w14:paraId="06B8FD96"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c>
          <w:tcPr>
            <w:tcW w:w="320" w:type="dxa"/>
            <w:tcBorders>
              <w:top w:val="nil"/>
              <w:left w:val="nil"/>
              <w:bottom w:val="nil"/>
              <w:right w:val="nil"/>
            </w:tcBorders>
            <w:shd w:val="clear" w:color="000000" w:fill="E7E6E6"/>
            <w:noWrap/>
            <w:vAlign w:val="bottom"/>
            <w:hideMark/>
          </w:tcPr>
          <w:p w14:paraId="01E528E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tcBorders>
              <w:top w:val="nil"/>
              <w:left w:val="nil"/>
              <w:bottom w:val="single" w:sz="8" w:space="0" w:color="auto"/>
              <w:right w:val="nil"/>
            </w:tcBorders>
            <w:shd w:val="clear" w:color="auto" w:fill="auto"/>
            <w:vAlign w:val="center"/>
            <w:hideMark/>
          </w:tcPr>
          <w:p w14:paraId="4F5F6AC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215" w:type="dxa"/>
            <w:tcBorders>
              <w:top w:val="nil"/>
              <w:left w:val="nil"/>
              <w:bottom w:val="single" w:sz="8" w:space="0" w:color="auto"/>
              <w:right w:val="nil"/>
            </w:tcBorders>
            <w:shd w:val="clear" w:color="auto" w:fill="auto"/>
            <w:noWrap/>
            <w:vAlign w:val="center"/>
            <w:hideMark/>
          </w:tcPr>
          <w:p w14:paraId="1A90BE6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810" w:type="dxa"/>
            <w:tcBorders>
              <w:top w:val="nil"/>
              <w:left w:val="nil"/>
              <w:bottom w:val="single" w:sz="8" w:space="0" w:color="auto"/>
              <w:right w:val="nil"/>
            </w:tcBorders>
            <w:shd w:val="clear" w:color="auto" w:fill="auto"/>
            <w:noWrap/>
            <w:vAlign w:val="center"/>
            <w:hideMark/>
          </w:tcPr>
          <w:p w14:paraId="3DE58DF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r>
      <w:tr w:rsidR="00930EEA" w:rsidRPr="00930EEA" w14:paraId="571EC1D2"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32D9B82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325" w:type="dxa"/>
            <w:tcBorders>
              <w:top w:val="nil"/>
              <w:left w:val="nil"/>
              <w:bottom w:val="single" w:sz="4" w:space="0" w:color="auto"/>
              <w:right w:val="nil"/>
            </w:tcBorders>
            <w:shd w:val="clear" w:color="auto" w:fill="auto"/>
            <w:noWrap/>
            <w:vAlign w:val="bottom"/>
            <w:hideMark/>
          </w:tcPr>
          <w:p w14:paraId="657B919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792" w:type="dxa"/>
            <w:tcBorders>
              <w:top w:val="nil"/>
              <w:left w:val="nil"/>
              <w:bottom w:val="single" w:sz="4" w:space="0" w:color="auto"/>
              <w:right w:val="nil"/>
            </w:tcBorders>
            <w:shd w:val="clear" w:color="auto" w:fill="auto"/>
            <w:noWrap/>
            <w:vAlign w:val="bottom"/>
            <w:hideMark/>
          </w:tcPr>
          <w:p w14:paraId="508DB96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680F8DC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37BFA6F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215" w:type="dxa"/>
            <w:tcBorders>
              <w:top w:val="nil"/>
              <w:left w:val="nil"/>
              <w:bottom w:val="single" w:sz="4" w:space="0" w:color="auto"/>
              <w:right w:val="nil"/>
            </w:tcBorders>
            <w:shd w:val="clear" w:color="auto" w:fill="auto"/>
            <w:noWrap/>
            <w:vAlign w:val="bottom"/>
            <w:hideMark/>
          </w:tcPr>
          <w:p w14:paraId="4E756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810" w:type="dxa"/>
            <w:tcBorders>
              <w:top w:val="nil"/>
              <w:left w:val="nil"/>
              <w:bottom w:val="single" w:sz="4" w:space="0" w:color="auto"/>
              <w:right w:val="nil"/>
            </w:tcBorders>
            <w:shd w:val="clear" w:color="auto" w:fill="auto"/>
            <w:noWrap/>
            <w:vAlign w:val="bottom"/>
            <w:hideMark/>
          </w:tcPr>
          <w:p w14:paraId="09CEA1B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1B70D70A" w14:textId="77777777" w:rsidTr="00930EEA">
        <w:trPr>
          <w:trHeight w:val="288"/>
        </w:trPr>
        <w:tc>
          <w:tcPr>
            <w:tcW w:w="1463" w:type="dxa"/>
            <w:vMerge/>
            <w:tcBorders>
              <w:top w:val="nil"/>
              <w:left w:val="nil"/>
              <w:bottom w:val="single" w:sz="8" w:space="0" w:color="000000"/>
              <w:right w:val="nil"/>
            </w:tcBorders>
            <w:vAlign w:val="center"/>
            <w:hideMark/>
          </w:tcPr>
          <w:p w14:paraId="51FE750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792" w:type="dxa"/>
            <w:tcBorders>
              <w:top w:val="nil"/>
              <w:left w:val="nil"/>
              <w:bottom w:val="single" w:sz="4" w:space="0" w:color="auto"/>
              <w:right w:val="nil"/>
            </w:tcBorders>
            <w:shd w:val="clear" w:color="auto" w:fill="auto"/>
            <w:noWrap/>
            <w:vAlign w:val="bottom"/>
            <w:hideMark/>
          </w:tcPr>
          <w:p w14:paraId="24FED8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5FB6EF4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0805C5CB"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810" w:type="dxa"/>
            <w:tcBorders>
              <w:top w:val="nil"/>
              <w:left w:val="nil"/>
              <w:bottom w:val="single" w:sz="4" w:space="0" w:color="auto"/>
              <w:right w:val="nil"/>
            </w:tcBorders>
            <w:shd w:val="clear" w:color="auto" w:fill="auto"/>
            <w:noWrap/>
            <w:vAlign w:val="bottom"/>
            <w:hideMark/>
          </w:tcPr>
          <w:p w14:paraId="6B82FEAB"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r>
      <w:tr w:rsidR="00930EEA" w:rsidRPr="00930EEA" w14:paraId="618B9EAE" w14:textId="77777777" w:rsidTr="00930EEA">
        <w:trPr>
          <w:trHeight w:val="291"/>
        </w:trPr>
        <w:tc>
          <w:tcPr>
            <w:tcW w:w="1463" w:type="dxa"/>
            <w:vMerge/>
            <w:tcBorders>
              <w:top w:val="nil"/>
              <w:left w:val="nil"/>
              <w:bottom w:val="single" w:sz="8" w:space="0" w:color="000000"/>
              <w:right w:val="nil"/>
            </w:tcBorders>
            <w:vAlign w:val="center"/>
            <w:hideMark/>
          </w:tcPr>
          <w:p w14:paraId="52F66A48"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792" w:type="dxa"/>
            <w:tcBorders>
              <w:top w:val="nil"/>
              <w:left w:val="nil"/>
              <w:bottom w:val="single" w:sz="8" w:space="0" w:color="auto"/>
              <w:right w:val="nil"/>
            </w:tcBorders>
            <w:shd w:val="clear" w:color="auto" w:fill="auto"/>
            <w:noWrap/>
            <w:vAlign w:val="bottom"/>
            <w:hideMark/>
          </w:tcPr>
          <w:p w14:paraId="1B3213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6B2C6E6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2293AA4D"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articulatus</w:t>
            </w:r>
          </w:p>
        </w:tc>
        <w:tc>
          <w:tcPr>
            <w:tcW w:w="810" w:type="dxa"/>
            <w:tcBorders>
              <w:top w:val="nil"/>
              <w:left w:val="nil"/>
              <w:bottom w:val="single" w:sz="8" w:space="0" w:color="auto"/>
              <w:right w:val="nil"/>
            </w:tcBorders>
            <w:shd w:val="clear" w:color="auto" w:fill="auto"/>
            <w:noWrap/>
            <w:vAlign w:val="bottom"/>
            <w:hideMark/>
          </w:tcPr>
          <w:p w14:paraId="106082E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056CEC5F"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4453583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325" w:type="dxa"/>
            <w:tcBorders>
              <w:top w:val="nil"/>
              <w:left w:val="nil"/>
              <w:bottom w:val="nil"/>
              <w:right w:val="nil"/>
            </w:tcBorders>
            <w:shd w:val="clear" w:color="auto" w:fill="auto"/>
            <w:noWrap/>
            <w:vAlign w:val="center"/>
            <w:hideMark/>
          </w:tcPr>
          <w:p w14:paraId="4C6C4278"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792" w:type="dxa"/>
            <w:tcBorders>
              <w:top w:val="nil"/>
              <w:left w:val="nil"/>
              <w:bottom w:val="nil"/>
              <w:right w:val="nil"/>
            </w:tcBorders>
            <w:shd w:val="clear" w:color="auto" w:fill="auto"/>
            <w:noWrap/>
            <w:vAlign w:val="center"/>
            <w:hideMark/>
          </w:tcPr>
          <w:p w14:paraId="703EE5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37F8A0D9"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83F63D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215" w:type="dxa"/>
            <w:tcBorders>
              <w:top w:val="nil"/>
              <w:left w:val="nil"/>
              <w:bottom w:val="nil"/>
              <w:right w:val="nil"/>
            </w:tcBorders>
            <w:shd w:val="clear" w:color="auto" w:fill="auto"/>
            <w:noWrap/>
            <w:vAlign w:val="bottom"/>
            <w:hideMark/>
          </w:tcPr>
          <w:p w14:paraId="12E64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810" w:type="dxa"/>
            <w:tcBorders>
              <w:top w:val="nil"/>
              <w:left w:val="nil"/>
              <w:bottom w:val="nil"/>
              <w:right w:val="nil"/>
            </w:tcBorders>
            <w:shd w:val="clear" w:color="auto" w:fill="auto"/>
            <w:noWrap/>
            <w:vAlign w:val="bottom"/>
            <w:hideMark/>
          </w:tcPr>
          <w:p w14:paraId="280FE91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3CE2EEA1" w14:textId="77777777" w:rsidTr="00930EEA">
        <w:trPr>
          <w:trHeight w:val="288"/>
        </w:trPr>
        <w:tc>
          <w:tcPr>
            <w:tcW w:w="1463" w:type="dxa"/>
            <w:vMerge/>
            <w:tcBorders>
              <w:top w:val="nil"/>
              <w:left w:val="nil"/>
              <w:bottom w:val="single" w:sz="8" w:space="0" w:color="000000"/>
              <w:right w:val="nil"/>
            </w:tcBorders>
            <w:vAlign w:val="center"/>
            <w:hideMark/>
          </w:tcPr>
          <w:p w14:paraId="3EB4BF05"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Potentilla pacifica</w:t>
            </w:r>
          </w:p>
        </w:tc>
        <w:tc>
          <w:tcPr>
            <w:tcW w:w="792" w:type="dxa"/>
            <w:tcBorders>
              <w:top w:val="nil"/>
              <w:left w:val="nil"/>
              <w:bottom w:val="nil"/>
              <w:right w:val="nil"/>
            </w:tcBorders>
            <w:shd w:val="clear" w:color="auto" w:fill="auto"/>
            <w:noWrap/>
            <w:vAlign w:val="center"/>
            <w:hideMark/>
          </w:tcPr>
          <w:p w14:paraId="21496F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1950D30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4CBD32F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5DE08815" w14:textId="77777777" w:rsidTr="00930EEA">
        <w:trPr>
          <w:trHeight w:val="300"/>
        </w:trPr>
        <w:tc>
          <w:tcPr>
            <w:tcW w:w="1463" w:type="dxa"/>
            <w:vMerge/>
            <w:tcBorders>
              <w:top w:val="nil"/>
              <w:left w:val="nil"/>
              <w:bottom w:val="single" w:sz="8" w:space="0" w:color="000000"/>
              <w:right w:val="nil"/>
            </w:tcBorders>
            <w:vAlign w:val="center"/>
            <w:hideMark/>
          </w:tcPr>
          <w:p w14:paraId="68E9672F"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792" w:type="dxa"/>
            <w:tcBorders>
              <w:top w:val="nil"/>
              <w:left w:val="nil"/>
              <w:bottom w:val="single" w:sz="8" w:space="0" w:color="auto"/>
              <w:right w:val="nil"/>
            </w:tcBorders>
            <w:shd w:val="clear" w:color="auto" w:fill="auto"/>
            <w:noWrap/>
            <w:vAlign w:val="center"/>
            <w:hideMark/>
          </w:tcPr>
          <w:p w14:paraId="72294C2A"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320" w:type="dxa"/>
            <w:tcBorders>
              <w:top w:val="nil"/>
              <w:left w:val="nil"/>
              <w:bottom w:val="nil"/>
              <w:right w:val="nil"/>
            </w:tcBorders>
            <w:shd w:val="clear" w:color="000000" w:fill="E7E6E6"/>
            <w:noWrap/>
            <w:vAlign w:val="bottom"/>
            <w:hideMark/>
          </w:tcPr>
          <w:p w14:paraId="355BD48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1EF42C6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810" w:type="dxa"/>
            <w:tcBorders>
              <w:top w:val="nil"/>
              <w:left w:val="nil"/>
              <w:bottom w:val="single" w:sz="8" w:space="0" w:color="auto"/>
              <w:right w:val="nil"/>
            </w:tcBorders>
            <w:shd w:val="clear" w:color="auto" w:fill="auto"/>
            <w:noWrap/>
            <w:vAlign w:val="bottom"/>
            <w:hideMark/>
          </w:tcPr>
          <w:p w14:paraId="1630816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55D294B7" w14:textId="77777777" w:rsidTr="00930EEA">
        <w:trPr>
          <w:trHeight w:val="300"/>
        </w:trPr>
        <w:tc>
          <w:tcPr>
            <w:tcW w:w="1463" w:type="dxa"/>
            <w:vMerge w:val="restart"/>
            <w:tcBorders>
              <w:top w:val="nil"/>
              <w:left w:val="nil"/>
              <w:bottom w:val="single" w:sz="8" w:space="0" w:color="000000"/>
              <w:right w:val="nil"/>
            </w:tcBorders>
            <w:shd w:val="clear" w:color="auto" w:fill="auto"/>
            <w:vAlign w:val="center"/>
            <w:hideMark/>
          </w:tcPr>
          <w:p w14:paraId="09D174A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325" w:type="dxa"/>
            <w:tcBorders>
              <w:top w:val="nil"/>
              <w:left w:val="nil"/>
              <w:bottom w:val="single" w:sz="4" w:space="0" w:color="auto"/>
              <w:right w:val="nil"/>
            </w:tcBorders>
            <w:shd w:val="clear" w:color="auto" w:fill="auto"/>
            <w:noWrap/>
            <w:vAlign w:val="bottom"/>
            <w:hideMark/>
          </w:tcPr>
          <w:p w14:paraId="4375218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pergularia canadensis</w:t>
            </w:r>
          </w:p>
        </w:tc>
        <w:tc>
          <w:tcPr>
            <w:tcW w:w="792" w:type="dxa"/>
            <w:tcBorders>
              <w:top w:val="nil"/>
              <w:left w:val="nil"/>
              <w:bottom w:val="single" w:sz="4" w:space="0" w:color="auto"/>
              <w:right w:val="nil"/>
            </w:tcBorders>
            <w:shd w:val="clear" w:color="auto" w:fill="auto"/>
            <w:noWrap/>
            <w:vAlign w:val="bottom"/>
            <w:hideMark/>
          </w:tcPr>
          <w:p w14:paraId="7F932ED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C7924A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E7F209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215" w:type="dxa"/>
            <w:tcBorders>
              <w:top w:val="nil"/>
              <w:left w:val="nil"/>
              <w:bottom w:val="nil"/>
              <w:right w:val="nil"/>
            </w:tcBorders>
            <w:shd w:val="clear" w:color="auto" w:fill="auto"/>
            <w:noWrap/>
            <w:vAlign w:val="bottom"/>
            <w:hideMark/>
          </w:tcPr>
          <w:p w14:paraId="4E12DEA2"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nil"/>
              <w:right w:val="nil"/>
            </w:tcBorders>
            <w:shd w:val="clear" w:color="auto" w:fill="auto"/>
            <w:noWrap/>
            <w:vAlign w:val="bottom"/>
            <w:hideMark/>
          </w:tcPr>
          <w:p w14:paraId="44F3BE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04E2ACAC" w14:textId="77777777" w:rsidTr="00930EEA">
        <w:trPr>
          <w:trHeight w:val="300"/>
        </w:trPr>
        <w:tc>
          <w:tcPr>
            <w:tcW w:w="1463" w:type="dxa"/>
            <w:vMerge/>
            <w:tcBorders>
              <w:top w:val="nil"/>
              <w:left w:val="nil"/>
              <w:bottom w:val="single" w:sz="8" w:space="0" w:color="000000"/>
              <w:right w:val="nil"/>
            </w:tcBorders>
            <w:vAlign w:val="center"/>
            <w:hideMark/>
          </w:tcPr>
          <w:p w14:paraId="0AA0135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Glaux maritima</w:t>
            </w:r>
          </w:p>
        </w:tc>
        <w:tc>
          <w:tcPr>
            <w:tcW w:w="792" w:type="dxa"/>
            <w:tcBorders>
              <w:top w:val="nil"/>
              <w:left w:val="nil"/>
              <w:bottom w:val="single" w:sz="8" w:space="0" w:color="auto"/>
              <w:right w:val="nil"/>
            </w:tcBorders>
            <w:shd w:val="clear" w:color="auto" w:fill="auto"/>
            <w:noWrap/>
            <w:vAlign w:val="bottom"/>
            <w:hideMark/>
          </w:tcPr>
          <w:p w14:paraId="534AD42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c>
          <w:tcPr>
            <w:tcW w:w="320" w:type="dxa"/>
            <w:tcBorders>
              <w:top w:val="nil"/>
              <w:left w:val="nil"/>
              <w:bottom w:val="nil"/>
              <w:right w:val="nil"/>
            </w:tcBorders>
            <w:shd w:val="clear" w:color="000000" w:fill="E7E6E6"/>
            <w:noWrap/>
            <w:vAlign w:val="center"/>
            <w:hideMark/>
          </w:tcPr>
          <w:p w14:paraId="78B91788"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6FC8ADE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single" w:sz="8" w:space="0" w:color="auto"/>
              <w:right w:val="nil"/>
            </w:tcBorders>
            <w:shd w:val="clear" w:color="auto" w:fill="auto"/>
            <w:noWrap/>
            <w:vAlign w:val="bottom"/>
            <w:hideMark/>
          </w:tcPr>
          <w:p w14:paraId="242D9CB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78A131D5" w14:textId="77777777" w:rsidTr="00930EEA">
        <w:trPr>
          <w:trHeight w:val="288"/>
        </w:trPr>
        <w:tc>
          <w:tcPr>
            <w:tcW w:w="1463" w:type="dxa"/>
            <w:vMerge w:val="restart"/>
            <w:tcBorders>
              <w:top w:val="nil"/>
              <w:left w:val="nil"/>
              <w:bottom w:val="single" w:sz="4" w:space="0" w:color="000000"/>
              <w:right w:val="nil"/>
            </w:tcBorders>
            <w:shd w:val="clear" w:color="auto" w:fill="auto"/>
            <w:vAlign w:val="center"/>
            <w:hideMark/>
          </w:tcPr>
          <w:p w14:paraId="0706EF55"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325" w:type="dxa"/>
            <w:tcBorders>
              <w:top w:val="nil"/>
              <w:left w:val="nil"/>
              <w:bottom w:val="single" w:sz="4" w:space="0" w:color="auto"/>
              <w:right w:val="nil"/>
            </w:tcBorders>
            <w:shd w:val="clear" w:color="auto" w:fill="auto"/>
            <w:noWrap/>
            <w:vAlign w:val="bottom"/>
            <w:hideMark/>
          </w:tcPr>
          <w:p w14:paraId="30184B7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Eleocharis parvula</w:t>
            </w:r>
          </w:p>
        </w:tc>
        <w:tc>
          <w:tcPr>
            <w:tcW w:w="792" w:type="dxa"/>
            <w:tcBorders>
              <w:top w:val="nil"/>
              <w:left w:val="nil"/>
              <w:bottom w:val="single" w:sz="4" w:space="0" w:color="auto"/>
              <w:right w:val="nil"/>
            </w:tcBorders>
            <w:shd w:val="clear" w:color="auto" w:fill="auto"/>
            <w:noWrap/>
            <w:vAlign w:val="bottom"/>
            <w:hideMark/>
          </w:tcPr>
          <w:p w14:paraId="2F14ADB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7587F76"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4" w:space="0" w:color="000000"/>
              <w:right w:val="nil"/>
            </w:tcBorders>
            <w:shd w:val="clear" w:color="auto" w:fill="auto"/>
            <w:vAlign w:val="center"/>
            <w:hideMark/>
          </w:tcPr>
          <w:p w14:paraId="291EA26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215" w:type="dxa"/>
            <w:tcBorders>
              <w:top w:val="nil"/>
              <w:left w:val="nil"/>
              <w:bottom w:val="nil"/>
              <w:right w:val="nil"/>
            </w:tcBorders>
            <w:shd w:val="clear" w:color="auto" w:fill="auto"/>
            <w:noWrap/>
            <w:vAlign w:val="center"/>
            <w:hideMark/>
          </w:tcPr>
          <w:p w14:paraId="1748309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alicornia depressa</w:t>
            </w:r>
          </w:p>
        </w:tc>
        <w:tc>
          <w:tcPr>
            <w:tcW w:w="810" w:type="dxa"/>
            <w:tcBorders>
              <w:top w:val="nil"/>
              <w:left w:val="nil"/>
              <w:bottom w:val="nil"/>
              <w:right w:val="nil"/>
            </w:tcBorders>
            <w:shd w:val="clear" w:color="auto" w:fill="auto"/>
            <w:noWrap/>
            <w:vAlign w:val="center"/>
            <w:hideMark/>
          </w:tcPr>
          <w:p w14:paraId="477BEF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5040D7F3" w14:textId="77777777" w:rsidTr="00930EEA">
        <w:trPr>
          <w:trHeight w:val="288"/>
        </w:trPr>
        <w:tc>
          <w:tcPr>
            <w:tcW w:w="1463" w:type="dxa"/>
            <w:vMerge/>
            <w:tcBorders>
              <w:top w:val="nil"/>
              <w:left w:val="nil"/>
              <w:bottom w:val="single" w:sz="4" w:space="0" w:color="000000"/>
              <w:right w:val="nil"/>
            </w:tcBorders>
            <w:vAlign w:val="center"/>
            <w:hideMark/>
          </w:tcPr>
          <w:p w14:paraId="5B01BB2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792" w:type="dxa"/>
            <w:tcBorders>
              <w:top w:val="nil"/>
              <w:left w:val="nil"/>
              <w:bottom w:val="single" w:sz="4" w:space="0" w:color="auto"/>
              <w:right w:val="nil"/>
            </w:tcBorders>
            <w:shd w:val="clear" w:color="auto" w:fill="auto"/>
            <w:noWrap/>
            <w:vAlign w:val="bottom"/>
            <w:hideMark/>
          </w:tcPr>
          <w:p w14:paraId="54FC6B0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single" w:sz="4" w:space="0" w:color="auto"/>
              <w:right w:val="nil"/>
            </w:tcBorders>
            <w:shd w:val="clear" w:color="000000" w:fill="E7E6E6"/>
            <w:noWrap/>
            <w:vAlign w:val="bottom"/>
            <w:hideMark/>
          </w:tcPr>
          <w:p w14:paraId="72A24F4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4" w:space="0" w:color="000000"/>
              <w:right w:val="nil"/>
            </w:tcBorders>
            <w:vAlign w:val="center"/>
            <w:hideMark/>
          </w:tcPr>
          <w:p w14:paraId="57C8DE17"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810" w:type="dxa"/>
            <w:tcBorders>
              <w:top w:val="nil"/>
              <w:left w:val="nil"/>
              <w:bottom w:val="single" w:sz="4" w:space="0" w:color="auto"/>
              <w:right w:val="nil"/>
            </w:tcBorders>
            <w:shd w:val="clear" w:color="auto" w:fill="auto"/>
            <w:noWrap/>
            <w:vAlign w:val="center"/>
            <w:hideMark/>
          </w:tcPr>
          <w:p w14:paraId="378DA6B2"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rFonts w:cstheme="minorHAnsi"/>
          <w:sz w:val="24"/>
          <w:szCs w:val="24"/>
        </w:rPr>
      </w:pPr>
    </w:p>
    <w:p w14:paraId="5835197F" w14:textId="77777777" w:rsidR="00CC12B5" w:rsidRDefault="00CC12B5">
      <w:pPr>
        <w:rPr>
          <w:rFonts w:cstheme="minorHAnsi"/>
          <w:sz w:val="24"/>
          <w:szCs w:val="24"/>
        </w:rPr>
      </w:pPr>
    </w:p>
    <w:p w14:paraId="03EA210F" w14:textId="77777777" w:rsidR="00CC12B5" w:rsidRDefault="00CC12B5">
      <w:pPr>
        <w:rPr>
          <w:rFonts w:cstheme="minorHAnsi"/>
          <w:sz w:val="24"/>
          <w:szCs w:val="24"/>
        </w:rPr>
      </w:pPr>
    </w:p>
    <w:p w14:paraId="6EA3AB1A" w14:textId="77777777" w:rsidR="00CC12B5" w:rsidRDefault="00CC12B5">
      <w:pPr>
        <w:rPr>
          <w:rFonts w:cstheme="minorHAnsi"/>
          <w:sz w:val="24"/>
          <w:szCs w:val="24"/>
        </w:rPr>
      </w:pPr>
    </w:p>
    <w:p w14:paraId="21379CD5" w14:textId="77777777" w:rsidR="00CC12B5" w:rsidRDefault="00CC12B5">
      <w:pPr>
        <w:rPr>
          <w:rFonts w:cstheme="minorHAnsi"/>
          <w:sz w:val="24"/>
          <w:szCs w:val="24"/>
        </w:rPr>
      </w:pPr>
    </w:p>
    <w:p w14:paraId="1E960AAF" w14:textId="77777777" w:rsidR="00CC12B5" w:rsidRDefault="00CC12B5">
      <w:pPr>
        <w:rPr>
          <w:rFonts w:cstheme="minorHAnsi"/>
          <w:sz w:val="24"/>
          <w:szCs w:val="24"/>
        </w:rPr>
      </w:pPr>
    </w:p>
    <w:p w14:paraId="383A222A" w14:textId="77777777" w:rsidR="00CC12B5" w:rsidRDefault="00CC12B5">
      <w:pPr>
        <w:rPr>
          <w:rFonts w:cstheme="minorHAnsi"/>
          <w:sz w:val="24"/>
          <w:szCs w:val="24"/>
        </w:rPr>
      </w:pPr>
    </w:p>
    <w:p w14:paraId="01C1A86E" w14:textId="77777777" w:rsidR="00CC12B5" w:rsidRDefault="00CC12B5">
      <w:pPr>
        <w:rPr>
          <w:rFonts w:cstheme="minorHAnsi"/>
          <w:sz w:val="24"/>
          <w:szCs w:val="24"/>
        </w:rPr>
      </w:pPr>
    </w:p>
    <w:p w14:paraId="50067BE0" w14:textId="77777777" w:rsidR="00CC12B5" w:rsidRDefault="00CC12B5">
      <w:pPr>
        <w:rPr>
          <w:rFonts w:cstheme="minorHAnsi"/>
          <w:sz w:val="24"/>
          <w:szCs w:val="24"/>
        </w:rPr>
      </w:pPr>
    </w:p>
    <w:p w14:paraId="4AB71D48" w14:textId="77777777" w:rsidR="00CC12B5" w:rsidRDefault="00CC12B5">
      <w:pPr>
        <w:rPr>
          <w:rFonts w:cstheme="minorHAnsi"/>
          <w:sz w:val="24"/>
          <w:szCs w:val="24"/>
        </w:rPr>
      </w:pPr>
    </w:p>
    <w:p w14:paraId="43D90E71" w14:textId="77777777" w:rsidR="00CC12B5" w:rsidRDefault="00CC12B5">
      <w:pPr>
        <w:rPr>
          <w:rFonts w:cstheme="minorHAnsi"/>
          <w:sz w:val="24"/>
          <w:szCs w:val="24"/>
        </w:rPr>
      </w:pPr>
    </w:p>
    <w:p w14:paraId="71A7825B" w14:textId="77777777" w:rsidR="00CC12B5" w:rsidRDefault="00CC12B5" w:rsidP="00CC12B5">
      <w:pPr>
        <w:keepNext/>
      </w:pPr>
      <w:r>
        <w:rPr>
          <w:noProof/>
        </w:rPr>
        <w:lastRenderedPageBreak/>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240CA14" w14:textId="631B82C0" w:rsidR="00CC12B5" w:rsidRDefault="00CC12B5" w:rsidP="00CC12B5">
      <w:pPr>
        <w:pStyle w:val="Caption"/>
      </w:pPr>
      <w:bookmarkStart w:id="5" w:name="_Ref128237364"/>
      <w:r>
        <w:t xml:space="preserve">Figure </w:t>
      </w:r>
      <w:fldSimple w:instr=" SEQ Figure \* ARABIC ">
        <w:r w:rsidR="00223C80">
          <w:rPr>
            <w:noProof/>
          </w:rPr>
          <w:t>3</w:t>
        </w:r>
      </w:fldSimple>
      <w:bookmarkEnd w:id="5"/>
      <w:r>
        <w:t xml:space="preserve">. Species richness of native vs. non-native plants was even among disturbance categories in both Nanaimo and Little Qualicum River Estuaries for both above-ground vegetation and surface seed banks. </w:t>
      </w:r>
    </w:p>
    <w:p w14:paraId="638BB140" w14:textId="77777777" w:rsidR="00CC12B5" w:rsidRDefault="00CC12B5">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328AAADD" w:rsidR="004A6776" w:rsidRPr="001C0EEC" w:rsidRDefault="004A6776" w:rsidP="004A6776">
      <w:pPr>
        <w:pStyle w:val="Caption"/>
        <w:rPr>
          <w:rFonts w:cstheme="minorHAnsi"/>
          <w:sz w:val="24"/>
          <w:szCs w:val="24"/>
        </w:rPr>
      </w:pPr>
      <w:bookmarkStart w:id="6" w:name="_Ref112945173"/>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4</w:t>
      </w:r>
      <w:r w:rsidRPr="001C0EEC">
        <w:rPr>
          <w:rFonts w:cstheme="minorHAnsi"/>
          <w:noProof/>
          <w:sz w:val="24"/>
          <w:szCs w:val="24"/>
        </w:rPr>
        <w:fldChar w:fldCharType="end"/>
      </w:r>
      <w:bookmarkEnd w:id="6"/>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Pr>
          <w:rFonts w:cstheme="minorHAnsi"/>
          <w:sz w:val="24"/>
          <w:szCs w:val="24"/>
        </w:rPr>
        <w:t>a nearly</w:t>
      </w:r>
      <w:r w:rsidR="00F62B17">
        <w:rPr>
          <w:rFonts w:cstheme="minorHAnsi"/>
          <w:sz w:val="24"/>
          <w:szCs w:val="24"/>
        </w:rPr>
        <w:t xml:space="preserve"> equal</w:t>
      </w:r>
      <w:r w:rsidRPr="001C0EEC">
        <w:rPr>
          <w:rFonts w:cstheme="minorHAnsi"/>
          <w:sz w:val="24"/>
          <w:szCs w:val="24"/>
        </w:rPr>
        <w:t xml:space="preserve">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sidR="008E3610">
        <w:rPr>
          <w:rFonts w:cstheme="minorHAnsi"/>
          <w:sz w:val="24"/>
          <w:szCs w:val="24"/>
        </w:rPr>
        <w:t xml:space="preserve"> U</w:t>
      </w:r>
      <w:r w:rsidRPr="001C0EEC">
        <w:rPr>
          <w:rFonts w:cstheme="minorHAnsi"/>
          <w:sz w:val="24"/>
          <w:szCs w:val="24"/>
        </w:rPr>
        <w:t>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p>
    <w:p w14:paraId="1C038A4D" w14:textId="47354795" w:rsidR="00FB053E" w:rsidRPr="001C0EEC" w:rsidRDefault="00477F0A" w:rsidP="00477F0A">
      <w:pPr>
        <w:pStyle w:val="Caption"/>
        <w:rPr>
          <w:rFonts w:cstheme="minorHAnsi"/>
          <w:sz w:val="24"/>
          <w:szCs w:val="24"/>
        </w:rPr>
      </w:pPr>
      <w:bookmarkStart w:id="7" w:name="_Ref127953458"/>
      <w:commentRangeStart w:id="8"/>
      <w:r w:rsidRPr="001C0EEC">
        <w:rPr>
          <w:rFonts w:cstheme="minorHAnsi"/>
          <w:sz w:val="24"/>
          <w:szCs w:val="24"/>
        </w:rPr>
        <w:t xml:space="preserve">Figure </w:t>
      </w:r>
      <w:commentRangeEnd w:id="8"/>
      <w:r w:rsidR="00F2157E">
        <w:rPr>
          <w:rStyle w:val="CommentReference"/>
          <w:i w:val="0"/>
          <w:iCs w:val="0"/>
          <w:color w:val="auto"/>
        </w:rPr>
        <w:commentReference w:id="8"/>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5</w:t>
      </w:r>
      <w:r w:rsidRPr="001C0EEC">
        <w:rPr>
          <w:rFonts w:cstheme="minorHAnsi"/>
          <w:sz w:val="24"/>
          <w:szCs w:val="24"/>
        </w:rPr>
        <w:fldChar w:fldCharType="end"/>
      </w:r>
      <w:bookmarkEnd w:id="7"/>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6264978" cy="2397210"/>
                    </a:xfrm>
                    <a:prstGeom prst="rect">
                      <a:avLst/>
                    </a:prstGeom>
                  </pic:spPr>
                </pic:pic>
              </a:graphicData>
            </a:graphic>
          </wp:inline>
        </w:drawing>
      </w:r>
    </w:p>
    <w:p w14:paraId="1708E6C2" w14:textId="6C37D2FC" w:rsidR="00A8410B" w:rsidRDefault="004270C5" w:rsidP="007831B0">
      <w:pPr>
        <w:pStyle w:val="Caption"/>
        <w:rPr>
          <w:color w:val="2F5496" w:themeColor="accent1" w:themeShade="BF"/>
        </w:rPr>
      </w:pPr>
      <w:bookmarkStart w:id="9" w:name="_Ref127956402"/>
      <w:commentRangeStart w:id="10"/>
      <w:r w:rsidRPr="001C0EEC">
        <w:rPr>
          <w:rFonts w:cstheme="minorHAnsi"/>
          <w:sz w:val="24"/>
          <w:szCs w:val="24"/>
        </w:rPr>
        <w:t xml:space="preserve">Figure </w:t>
      </w:r>
      <w:commentRangeEnd w:id="10"/>
      <w:r w:rsidR="007D2805">
        <w:rPr>
          <w:rStyle w:val="CommentReference"/>
          <w:i w:val="0"/>
          <w:iCs w:val="0"/>
          <w:color w:val="auto"/>
        </w:rPr>
        <w:commentReference w:id="10"/>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9"/>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73B83C26" w14:textId="7D91C0EA" w:rsidR="00E641B8" w:rsidRPr="007831B0" w:rsidRDefault="00A8410B" w:rsidP="007831B0">
      <w:pPr>
        <w:pStyle w:val="Heading1"/>
        <w:rPr>
          <w:rFonts w:eastAsia="Times New Roman" w:cstheme="minorHAnsi"/>
          <w:b/>
          <w:bCs/>
          <w:sz w:val="24"/>
          <w:szCs w:val="24"/>
        </w:rPr>
      </w:pPr>
      <w:commentRangeStart w:id="11"/>
      <w:r w:rsidRPr="001C0EEC">
        <w:rPr>
          <w:rFonts w:asciiTheme="minorHAnsi" w:eastAsia="Times New Roman" w:hAnsiTheme="minorHAnsi" w:cstheme="minorHAnsi"/>
          <w:b/>
          <w:bCs/>
          <w:sz w:val="24"/>
          <w:szCs w:val="24"/>
        </w:rPr>
        <w:lastRenderedPageBreak/>
        <w:t>Discussion</w:t>
      </w:r>
      <w:commentRangeEnd w:id="11"/>
      <w:r w:rsidR="00B73547">
        <w:rPr>
          <w:rStyle w:val="CommentReference"/>
          <w:rFonts w:asciiTheme="minorHAnsi" w:eastAsiaTheme="minorHAnsi" w:hAnsiTheme="minorHAnsi" w:cstheme="minorBidi"/>
          <w:color w:val="auto"/>
        </w:rPr>
        <w:commentReference w:id="11"/>
      </w:r>
    </w:p>
    <w:p w14:paraId="2B1E9E20" w14:textId="19682317"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p>
    <w:p w14:paraId="1DDCF0E8" w14:textId="5B3E3A0A" w:rsidR="00621D37" w:rsidRPr="007831B0"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115521" w:rsidRPr="007831B0">
        <w:rPr>
          <w:rFonts w:cstheme="minorHAnsi"/>
          <w:sz w:val="24"/>
          <w:szCs w:val="24"/>
        </w:rPr>
        <w:t>, but also competitive recruitment strategie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w:t>
      </w:r>
      <w:commentRangeStart w:id="12"/>
      <w:r w:rsidR="00796090" w:rsidRPr="007831B0">
        <w:rPr>
          <w:rFonts w:cstheme="minorHAnsi"/>
          <w:sz w:val="24"/>
          <w:szCs w:val="24"/>
        </w:rPr>
        <w:t xml:space="preserve">seed banks </w:t>
      </w:r>
      <w:commentRangeEnd w:id="12"/>
      <w:r w:rsidR="00796090">
        <w:rPr>
          <w:rStyle w:val="CommentReference"/>
        </w:rPr>
        <w:commentReference w:id="12"/>
      </w:r>
      <w:r w:rsidR="00796090" w:rsidRPr="007831B0">
        <w:rPr>
          <w:rFonts w:cstheme="minorHAnsi"/>
          <w:sz w:val="24"/>
          <w:szCs w:val="24"/>
        </w:rPr>
        <w:t xml:space="preserve">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 xml:space="preserve">, resulting in a greater risk of ecological memory loss within the recovering plant community. </w:t>
      </w:r>
    </w:p>
    <w:p w14:paraId="220B3C3D" w14:textId="68F5137E" w:rsidR="00514074" w:rsidRPr="007831B0" w:rsidRDefault="0035211F" w:rsidP="007831B0">
      <w:pPr>
        <w:ind w:firstLine="360"/>
        <w:rPr>
          <w:rFonts w:cstheme="minorHAnsi"/>
          <w:sz w:val="24"/>
          <w:szCs w:val="24"/>
        </w:rPr>
      </w:pPr>
      <w:r w:rsidRPr="007831B0">
        <w:rPr>
          <w:rFonts w:cstheme="minorHAnsi"/>
          <w:sz w:val="24"/>
          <w:szCs w:val="24"/>
        </w:rPr>
        <w:t>P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be resulting in a loss of ecological memory, which hinder</w:t>
      </w:r>
      <w:r w:rsidR="003705BD" w:rsidRPr="007831B0">
        <w:rPr>
          <w:rFonts w:cstheme="minorHAnsi"/>
          <w:sz w:val="24"/>
          <w:szCs w:val="24"/>
        </w:rPr>
        <w:t>s</w:t>
      </w:r>
      <w:r w:rsidR="00A44AAA" w:rsidRPr="007831B0">
        <w:rPr>
          <w:rFonts w:cstheme="minorHAnsi"/>
          <w:sz w:val="24"/>
          <w:szCs w:val="24"/>
        </w:rPr>
        <w:t xml:space="preserve"> restoration of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835DBA">
        <w:rPr>
          <w:rFonts w:cstheme="minorHAnsi"/>
          <w:sz w:val="24"/>
          <w:szCs w:val="24"/>
        </w:rPr>
        <w:t>. We</w:t>
      </w:r>
      <w:r w:rsidR="00E163FB" w:rsidRPr="007831B0">
        <w:rPr>
          <w:rFonts w:cstheme="minorHAnsi"/>
          <w:sz w:val="24"/>
          <w:szCs w:val="24"/>
        </w:rPr>
        <w:t xml:space="preserve"> </w:t>
      </w:r>
      <w:r w:rsidR="00835DBA">
        <w:rPr>
          <w:rFonts w:cstheme="minorHAnsi"/>
          <w:sz w:val="24"/>
          <w:szCs w:val="24"/>
        </w:rPr>
        <w:t xml:space="preserve">also </w:t>
      </w:r>
      <w:r w:rsidR="00E163FB" w:rsidRPr="007831B0">
        <w:rPr>
          <w:rFonts w:cstheme="minorHAnsi"/>
          <w:sz w:val="24"/>
          <w:szCs w:val="24"/>
        </w:rPr>
        <w:t xml:space="preserve">noted </w:t>
      </w:r>
      <w:r w:rsidR="00835DBA" w:rsidRPr="007831B0">
        <w:rPr>
          <w:rFonts w:cstheme="minorHAnsi"/>
          <w:i/>
          <w:iCs/>
          <w:sz w:val="24"/>
          <w:szCs w:val="24"/>
        </w:rPr>
        <w:t>A. stolonifera</w:t>
      </w:r>
      <w:r w:rsidR="00835DBA" w:rsidRPr="007831B0">
        <w:rPr>
          <w:rFonts w:cstheme="minorHAnsi"/>
          <w:sz w:val="24"/>
          <w:szCs w:val="24"/>
        </w:rPr>
        <w:t xml:space="preserve"> </w:t>
      </w:r>
      <w:r w:rsidR="00E163FB" w:rsidRPr="007831B0">
        <w:rPr>
          <w:rFonts w:cstheme="minorHAnsi"/>
          <w:sz w:val="24"/>
          <w:szCs w:val="24"/>
        </w:rPr>
        <w:t xml:space="preserve">did not appear in the surface seed banks of 1-year old exclosures </w:t>
      </w:r>
      <w:r w:rsidR="008B239E">
        <w:rPr>
          <w:rFonts w:cstheme="minorHAnsi"/>
          <w:sz w:val="24"/>
          <w:szCs w:val="24"/>
        </w:rPr>
        <w:t>in this estuary</w:t>
      </w:r>
      <w:r w:rsidR="00835DBA">
        <w:rPr>
          <w:rFonts w:cstheme="minorHAnsi"/>
          <w:sz w:val="24"/>
          <w:szCs w:val="24"/>
        </w:rPr>
        <w:t xml:space="preserve">, or at </w:t>
      </w:r>
      <w:r w:rsidR="00131C53" w:rsidRPr="007831B0">
        <w:rPr>
          <w:rFonts w:cstheme="minorHAnsi"/>
          <w:sz w:val="24"/>
          <w:szCs w:val="24"/>
        </w:rPr>
        <w:t>Grubbed sites in either estuary</w:t>
      </w:r>
      <w:r w:rsidR="00434972" w:rsidRPr="007831B0">
        <w:rPr>
          <w:rFonts w:cstheme="minorHAnsi"/>
          <w:sz w:val="24"/>
          <w:szCs w:val="24"/>
        </w:rPr>
        <w:t xml:space="preserve"> despite its dominance in LQRE</w:t>
      </w:r>
      <w:r w:rsidR="00131C53" w:rsidRPr="007831B0">
        <w:rPr>
          <w:rFonts w:cstheme="minorHAnsi"/>
          <w:sz w:val="24"/>
          <w:szCs w:val="24"/>
        </w:rPr>
        <w:t>.</w:t>
      </w:r>
      <w:r w:rsidR="00E163FB" w:rsidRPr="007831B0">
        <w:rPr>
          <w:rFonts w:cstheme="minorHAnsi"/>
          <w:sz w:val="24"/>
          <w:szCs w:val="24"/>
        </w:rPr>
        <w:t xml:space="preserve"> </w:t>
      </w:r>
      <w:r w:rsidR="003B0067">
        <w:rPr>
          <w:rFonts w:ascii="Calibri" w:hAnsi="Calibri" w:cs="Calibri"/>
        </w:rPr>
        <w:t>Moreover, indicator species analysis did identify any species as significantly characterizing 1-year old exclosures (</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memory </w:t>
      </w:r>
      <w:proofErr w:type="gramStart"/>
      <w:r w:rsidR="00A53CCD" w:rsidRPr="007831B0">
        <w:rPr>
          <w:rFonts w:cstheme="minorHAnsi"/>
          <w:sz w:val="24"/>
          <w:szCs w:val="24"/>
        </w:rPr>
        <w:t>loss’</w:t>
      </w:r>
      <w:proofErr w:type="gramEnd"/>
      <w:r w:rsidR="00A53CCD" w:rsidRPr="007831B0">
        <w:rPr>
          <w:rFonts w:cstheme="minorHAnsi"/>
          <w:sz w:val="24"/>
          <w:szCs w:val="24"/>
        </w:rPr>
        <w:t xml:space="preserve"> of propagules in the surface seed bank via erosion </w:t>
      </w:r>
      <w:r w:rsidR="00123193" w:rsidRPr="007831B0">
        <w:rPr>
          <w:rFonts w:cstheme="minorHAnsi"/>
          <w:sz w:val="24"/>
          <w:szCs w:val="24"/>
        </w:rPr>
        <w:t xml:space="preserve">when vegetation is stripped away. Thus, </w:t>
      </w:r>
      <w:r w:rsidR="00E163FB" w:rsidRPr="007831B0">
        <w:rPr>
          <w:rFonts w:cstheme="minorHAnsi"/>
          <w:sz w:val="24"/>
          <w:szCs w:val="24"/>
        </w:rPr>
        <w:t xml:space="preserve">any </w:t>
      </w:r>
      <w:r w:rsidR="00BB7EDB">
        <w:rPr>
          <w:rFonts w:cstheme="minorHAnsi"/>
          <w:sz w:val="24"/>
          <w:szCs w:val="24"/>
        </w:rPr>
        <w:t>historic</w:t>
      </w:r>
      <w:r w:rsidR="00131C53" w:rsidRPr="007831B0">
        <w:rPr>
          <w:rFonts w:cstheme="minorHAnsi"/>
          <w:i/>
          <w:iCs/>
          <w:sz w:val="24"/>
          <w:szCs w:val="24"/>
        </w:rPr>
        <w:t xml:space="preserve"> </w:t>
      </w:r>
      <w:r w:rsidR="00E163FB" w:rsidRPr="007831B0">
        <w:rPr>
          <w:rFonts w:cstheme="minorHAnsi"/>
          <w:sz w:val="24"/>
          <w:szCs w:val="24"/>
        </w:rPr>
        <w:t xml:space="preserve">seed inputs </w:t>
      </w:r>
      <w:r w:rsidR="00434972" w:rsidRPr="007831B0">
        <w:rPr>
          <w:rFonts w:cstheme="minorHAnsi"/>
          <w:sz w:val="24"/>
          <w:szCs w:val="24"/>
        </w:rPr>
        <w:t xml:space="preserve">in these estuaries </w:t>
      </w:r>
      <w:r w:rsidR="00131C53" w:rsidRPr="007831B0">
        <w:rPr>
          <w:rFonts w:cstheme="minorHAnsi"/>
          <w:sz w:val="24"/>
          <w:szCs w:val="24"/>
        </w:rPr>
        <w:t>were</w:t>
      </w:r>
      <w:r w:rsidR="00E163FB" w:rsidRPr="007831B0">
        <w:rPr>
          <w:rFonts w:cstheme="minorHAnsi"/>
          <w:sz w:val="24"/>
          <w:szCs w:val="24"/>
        </w:rPr>
        <w:t xml:space="preserve"> lost by erosion</w:t>
      </w:r>
      <w:r w:rsidR="00131C53" w:rsidRPr="007831B0">
        <w:rPr>
          <w:rFonts w:cstheme="minorHAnsi"/>
          <w:sz w:val="24"/>
          <w:szCs w:val="24"/>
        </w:rPr>
        <w:t xml:space="preserve"> following </w:t>
      </w:r>
      <w:r w:rsidR="00F66D68" w:rsidRPr="007831B0">
        <w:rPr>
          <w:rFonts w:cstheme="minorHAnsi"/>
          <w:sz w:val="24"/>
          <w:szCs w:val="24"/>
        </w:rPr>
        <w:t>overgrazing</w:t>
      </w:r>
      <w:r w:rsidR="00E163FB" w:rsidRPr="007831B0">
        <w:rPr>
          <w:rFonts w:cstheme="minorHAnsi"/>
          <w:sz w:val="24"/>
          <w:szCs w:val="24"/>
        </w:rPr>
        <w:t xml:space="preserve">, </w:t>
      </w:r>
      <w:r w:rsidR="006F1121" w:rsidRPr="007831B0">
        <w:rPr>
          <w:rFonts w:cstheme="minorHAnsi"/>
          <w:sz w:val="24"/>
          <w:szCs w:val="24"/>
        </w:rPr>
        <w:t xml:space="preserve">but more importantly </w:t>
      </w:r>
      <w:r w:rsidR="00BB7EDB">
        <w:rPr>
          <w:rFonts w:cstheme="minorHAnsi"/>
          <w:sz w:val="24"/>
          <w:szCs w:val="24"/>
        </w:rPr>
        <w:t xml:space="preserve">invasive 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w:t>
      </w:r>
      <w:r w:rsidR="00E163FB" w:rsidRPr="007831B0">
        <w:rPr>
          <w:rFonts w:cstheme="minorHAnsi"/>
          <w:sz w:val="24"/>
          <w:szCs w:val="24"/>
        </w:rPr>
        <w:lastRenderedPageBreak/>
        <w:t xml:space="preserve">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r w:rsidR="00351B8C">
        <w:rPr>
          <w:rFonts w:cstheme="minorHAnsi"/>
          <w:sz w:val="24"/>
          <w:szCs w:val="24"/>
        </w:rPr>
        <w:t>Additionally, s</w:t>
      </w:r>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species don’t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the </w:t>
      </w:r>
      <w:r w:rsidR="005E1E0C" w:rsidRPr="007831B0">
        <w:rPr>
          <w:rFonts w:cstheme="minorHAnsi"/>
          <w:sz w:val="24"/>
          <w:szCs w:val="24"/>
        </w:rPr>
        <w:t xml:space="preserve">surface seed bank memory is “reset” during the recovery process via novel propagule introductions, resulting in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sidR="00651D3B" w:rsidRPr="007831B0">
        <w:rPr>
          <w:rFonts w:cstheme="minorHAnsi"/>
          <w:sz w:val="24"/>
          <w:szCs w:val="24"/>
        </w:rPr>
        <w:t>, or land managers must</w:t>
      </w:r>
      <w:r w:rsidR="00861668">
        <w:rPr>
          <w:rFonts w:cstheme="minorHAnsi"/>
          <w:sz w:val="24"/>
          <w:szCs w:val="24"/>
        </w:rPr>
        <w:t xml:space="preserve"> actively intervene</w:t>
      </w:r>
      <w:r w:rsidR="005E1E0C" w:rsidRPr="007831B0">
        <w:rPr>
          <w:rFonts w:cstheme="minorHAnsi"/>
          <w:sz w:val="24"/>
          <w:szCs w:val="24"/>
        </w:rPr>
        <w:t xml:space="preserve"> to prevent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651D3B" w:rsidRPr="007831B0">
        <w:rPr>
          <w:rFonts w:cstheme="minorHAnsi"/>
          <w:sz w:val="24"/>
          <w:szCs w:val="24"/>
        </w:rPr>
        <w:t xml:space="preserve"> following </w:t>
      </w:r>
      <w:r w:rsidR="00E34F3B" w:rsidRPr="007831B0">
        <w:rPr>
          <w:rFonts w:cstheme="minorHAnsi"/>
          <w:sz w:val="24"/>
          <w:szCs w:val="24"/>
        </w:rPr>
        <w:t>grazing disturbance</w:t>
      </w:r>
      <w:r w:rsidR="00651D3B" w:rsidRPr="007831B0">
        <w:rPr>
          <w:rFonts w:cstheme="minorHAnsi"/>
          <w:sz w:val="24"/>
          <w:szCs w:val="24"/>
        </w:rPr>
        <w:t xml:space="preserve">. </w:t>
      </w:r>
      <w:r w:rsidR="000A7400" w:rsidRPr="007831B0">
        <w:rPr>
          <w:rFonts w:cstheme="minorHAnsi"/>
          <w:sz w:val="24"/>
          <w:szCs w:val="24"/>
        </w:rPr>
        <w:t xml:space="preserve"> </w:t>
      </w:r>
    </w:p>
    <w:p w14:paraId="435B94BC" w14:textId="154CC4CF" w:rsidR="00466B55" w:rsidRPr="007831B0" w:rsidRDefault="00850DA1" w:rsidP="007831B0">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transplanting 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p>
    <w:p w14:paraId="66E72241" w14:textId="1FFC8660" w:rsidR="00E9349C" w:rsidRPr="007831B0" w:rsidRDefault="00460B4B" w:rsidP="00A71B30">
      <w:pPr>
        <w:ind w:firstLine="720"/>
        <w:rPr>
          <w:rFonts w:cstheme="minorHAnsi"/>
          <w:sz w:val="24"/>
          <w:szCs w:val="24"/>
        </w:rPr>
      </w:pPr>
      <w:r w:rsidRPr="007831B0">
        <w:rPr>
          <w:rFonts w:cstheme="minorHAnsi"/>
          <w:sz w:val="24"/>
          <w:szCs w:val="24"/>
        </w:rPr>
        <w:t>We especially want to emphasize that the</w:t>
      </w:r>
      <w:r w:rsidR="007C21F9">
        <w:rPr>
          <w:rFonts w:cstheme="minorHAnsi"/>
          <w:sz w:val="24"/>
          <w:szCs w:val="24"/>
        </w:rPr>
        <w:t xml:space="preserve"> sites sampled at</w:t>
      </w:r>
      <w:r w:rsidRPr="007831B0">
        <w:rPr>
          <w:rFonts w:cstheme="minorHAnsi"/>
          <w:sz w:val="24"/>
          <w:szCs w:val="24"/>
        </w:rPr>
        <w:t xml:space="preserve"> Little Qualicum River Estuary appears to have </w:t>
      </w:r>
      <w:r w:rsidR="00C27637">
        <w:rPr>
          <w:rFonts w:cstheme="minorHAnsi"/>
          <w:sz w:val="24"/>
          <w:szCs w:val="24"/>
        </w:rPr>
        <w:t>a</w:t>
      </w:r>
      <w:r w:rsidRPr="007831B0">
        <w:rPr>
          <w:rFonts w:cstheme="minorHAnsi"/>
          <w:sz w:val="24"/>
          <w:szCs w:val="24"/>
        </w:rPr>
        <w:t xml:space="preserve"> greater threat of non-native invasive species encroachment</w:t>
      </w:r>
      <w:r w:rsidR="00C27637">
        <w:rPr>
          <w:rFonts w:cstheme="minorHAnsi"/>
          <w:sz w:val="24"/>
          <w:szCs w:val="24"/>
        </w:rPr>
        <w:t xml:space="preserve"> than</w:t>
      </w:r>
      <w:r w:rsidR="007C21F9">
        <w:rPr>
          <w:rFonts w:cstheme="minorHAnsi"/>
          <w:sz w:val="24"/>
          <w:szCs w:val="24"/>
        </w:rPr>
        <w:t xml:space="preserve"> sites sampled at</w:t>
      </w:r>
      <w:r w:rsidR="00C27637">
        <w:rPr>
          <w:rFonts w:cstheme="minorHAnsi"/>
          <w:sz w:val="24"/>
          <w:szCs w:val="24"/>
        </w:rPr>
        <w:t xml:space="preserve"> Nanaimo River Estuary</w:t>
      </w:r>
      <w:r w:rsidR="00C8747F">
        <w:rPr>
          <w:rFonts w:cstheme="minorHAnsi"/>
          <w:sz w:val="24"/>
          <w:szCs w:val="24"/>
        </w:rPr>
        <w:t xml:space="preserve"> (</w:t>
      </w:r>
      <w:r w:rsidR="001E50D1">
        <w:rPr>
          <w:rFonts w:cstheme="minorHAnsi"/>
          <w:sz w:val="24"/>
          <w:szCs w:val="24"/>
        </w:rPr>
        <w:fldChar w:fldCharType="begin"/>
      </w:r>
      <w:r w:rsidR="001E50D1">
        <w:rPr>
          <w:rFonts w:cstheme="minorHAnsi"/>
          <w:sz w:val="24"/>
          <w:szCs w:val="24"/>
        </w:rPr>
        <w:instrText xml:space="preserve"> REF _Ref112945173 \h </w:instrText>
      </w:r>
      <w:r w:rsidR="001E50D1">
        <w:rPr>
          <w:rFonts w:cstheme="minorHAnsi"/>
          <w:sz w:val="24"/>
          <w:szCs w:val="24"/>
        </w:rPr>
      </w:r>
      <w:r w:rsidR="001E50D1">
        <w:rPr>
          <w:rFonts w:cstheme="minorHAnsi"/>
          <w:sz w:val="24"/>
          <w:szCs w:val="24"/>
        </w:rPr>
        <w:fldChar w:fldCharType="separate"/>
      </w:r>
      <w:r w:rsidR="001E50D1" w:rsidRPr="001C0EEC">
        <w:rPr>
          <w:rFonts w:cstheme="minorHAnsi"/>
          <w:sz w:val="24"/>
          <w:szCs w:val="24"/>
        </w:rPr>
        <w:t xml:space="preserve">Figure </w:t>
      </w:r>
      <w:r w:rsidR="001E50D1">
        <w:rPr>
          <w:rFonts w:cstheme="minorHAnsi"/>
          <w:noProof/>
          <w:sz w:val="24"/>
          <w:szCs w:val="24"/>
        </w:rPr>
        <w:t>4</w:t>
      </w:r>
      <w:r w:rsidR="001E50D1">
        <w:rPr>
          <w:rFonts w:cstheme="minorHAnsi"/>
          <w:sz w:val="24"/>
          <w:szCs w:val="24"/>
        </w:rPr>
        <w:fldChar w:fldCharType="end"/>
      </w:r>
      <w:r w:rsidR="00C8747F">
        <w:rPr>
          <w:rFonts w:cstheme="minorHAnsi"/>
          <w:sz w:val="24"/>
          <w:szCs w:val="24"/>
        </w:rPr>
        <w:t>)</w:t>
      </w:r>
      <w:r w:rsidRPr="007831B0">
        <w:rPr>
          <w:rFonts w:cstheme="minorHAnsi"/>
          <w:sz w:val="24"/>
          <w:szCs w:val="24"/>
        </w:rPr>
        <w:t xml:space="preserve">, despite its status as a protected Wildlife Management Area since 1993, and reiterate calls for active management in Pacific Northwest estuaries </w:t>
      </w:r>
      <w:r w:rsidRPr="007831B0">
        <w:rPr>
          <w:rFonts w:cstheme="minorHAnsi"/>
          <w:sz w:val="24"/>
          <w:szCs w:val="24"/>
        </w:rPr>
        <w:fldChar w:fldCharType="begin"/>
      </w:r>
      <w:r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Pr="007831B0">
        <w:rPr>
          <w:rFonts w:cstheme="minorHAnsi"/>
          <w:sz w:val="24"/>
          <w:szCs w:val="24"/>
        </w:rPr>
        <w:fldChar w:fldCharType="separate"/>
      </w:r>
      <w:r w:rsidRPr="007831B0">
        <w:rPr>
          <w:rFonts w:cstheme="minorHAnsi"/>
          <w:sz w:val="24"/>
          <w:szCs w:val="24"/>
        </w:rPr>
        <w:t>(see also Stewart et al., 2023, Lane et al., in review)</w:t>
      </w:r>
      <w:r w:rsidRPr="007831B0">
        <w:rPr>
          <w:rFonts w:cstheme="minorHAnsi"/>
          <w:sz w:val="24"/>
          <w:szCs w:val="24"/>
        </w:rPr>
        <w:fldChar w:fldCharType="end"/>
      </w:r>
      <w:r w:rsidRPr="007831B0">
        <w:rPr>
          <w:rFonts w:cstheme="minorHAnsi"/>
          <w:sz w:val="24"/>
          <w:szCs w:val="24"/>
        </w:rPr>
        <w:t xml:space="preserve">. </w:t>
      </w:r>
      <w:r w:rsidR="00DA5DB1" w:rsidRPr="007831B0">
        <w:rPr>
          <w:rFonts w:cstheme="minorHAnsi"/>
          <w:sz w:val="24"/>
          <w:szCs w:val="24"/>
        </w:rPr>
        <w:t>We propose that these management urgencies are timely in the conversation around ecological stewardship and reconciliation with First Nations</w:t>
      </w:r>
      <w:r w:rsidR="000768F3" w:rsidRPr="007831B0">
        <w:rPr>
          <w:rFonts w:cstheme="minorHAnsi"/>
          <w:sz w:val="24"/>
          <w:szCs w:val="24"/>
        </w:rPr>
        <w:t xml:space="preserve">, as grazing disturbance presents a “blank slate” for restoration of historic and culturally appropriate </w:t>
      </w:r>
      <w:r w:rsidR="00D253B6">
        <w:rPr>
          <w:rFonts w:cstheme="minorHAnsi"/>
          <w:sz w:val="24"/>
          <w:szCs w:val="24"/>
        </w:rPr>
        <w:t xml:space="preserve">native </w:t>
      </w:r>
      <w:r w:rsidR="000768F3" w:rsidRPr="007831B0">
        <w:rPr>
          <w:rFonts w:cstheme="minorHAnsi"/>
          <w:sz w:val="24"/>
          <w:szCs w:val="24"/>
        </w:rPr>
        <w:t xml:space="preserve">species. </w:t>
      </w:r>
      <w:r w:rsidR="00272999" w:rsidRPr="007831B0">
        <w:rPr>
          <w:rFonts w:cstheme="minorHAnsi"/>
          <w:sz w:val="24"/>
          <w:szCs w:val="24"/>
        </w:rPr>
        <w:t xml:space="preserve">This offers a chance to enact reconciliation partnerships with local First Nations to use culturally important species, and potentially restore traditional land management practices such as estuary root gardens (e.g., Turner, 2014). </w:t>
      </w:r>
      <w:r w:rsidR="00996888" w:rsidRPr="007831B0">
        <w:rPr>
          <w:rFonts w:cstheme="minorHAnsi"/>
          <w:sz w:val="24"/>
          <w:szCs w:val="24"/>
        </w:rPr>
        <w:t>However, we caution that restoration of cultural practices must necessarily be led and managed by each Nation</w:t>
      </w:r>
      <w:r w:rsidR="00E34245" w:rsidRPr="007831B0">
        <w:rPr>
          <w:rFonts w:cstheme="minorHAnsi"/>
          <w:sz w:val="24"/>
          <w:szCs w:val="24"/>
        </w:rPr>
        <w:t xml:space="preserve"> (</w:t>
      </w:r>
      <w:r w:rsidR="00E34245" w:rsidRPr="00AA19B8">
        <w:rPr>
          <w:rFonts w:cstheme="minorHAnsi"/>
          <w:sz w:val="24"/>
          <w:szCs w:val="24"/>
          <w:highlight w:val="lightGray"/>
        </w:rPr>
        <w:t>CITE</w:t>
      </w:r>
      <w:r w:rsidR="00E34245" w:rsidRPr="007831B0">
        <w:rPr>
          <w:rFonts w:cstheme="minorHAnsi"/>
          <w:sz w:val="24"/>
          <w:szCs w:val="24"/>
        </w:rPr>
        <w:t>), and that if time and resources cannot guarantee autonomous leadership</w:t>
      </w:r>
      <w:r w:rsidR="006F095B">
        <w:rPr>
          <w:rFonts w:cstheme="minorHAnsi"/>
          <w:sz w:val="24"/>
          <w:szCs w:val="24"/>
        </w:rPr>
        <w:t xml:space="preserve"> to restore</w:t>
      </w:r>
      <w:r w:rsidR="0006616C" w:rsidRPr="007831B0">
        <w:rPr>
          <w:rFonts w:cstheme="minorHAnsi"/>
          <w:sz w:val="24"/>
          <w:szCs w:val="24"/>
        </w:rPr>
        <w:t xml:space="preserve"> cultural practice</w:t>
      </w:r>
      <w:r w:rsidR="006F095B">
        <w:rPr>
          <w:rFonts w:cstheme="minorHAnsi"/>
          <w:sz w:val="24"/>
          <w:szCs w:val="24"/>
        </w:rPr>
        <w:t>s</w:t>
      </w:r>
      <w:r w:rsidR="0006616C" w:rsidRPr="007831B0">
        <w:rPr>
          <w:rFonts w:cstheme="minorHAnsi"/>
          <w:sz w:val="24"/>
          <w:szCs w:val="24"/>
        </w:rPr>
        <w:t xml:space="preserve"> </w:t>
      </w:r>
      <w:r w:rsidR="00E34245" w:rsidRPr="007831B0">
        <w:rPr>
          <w:rFonts w:cstheme="minorHAnsi"/>
          <w:sz w:val="24"/>
          <w:szCs w:val="24"/>
        </w:rPr>
        <w:t xml:space="preserve">by </w:t>
      </w:r>
      <w:r w:rsidR="0006616C" w:rsidRPr="007831B0">
        <w:rPr>
          <w:rFonts w:cstheme="minorHAnsi"/>
          <w:sz w:val="24"/>
          <w:szCs w:val="24"/>
        </w:rPr>
        <w:t>Indigenous members, we</w:t>
      </w:r>
      <w:r w:rsidR="000768F3" w:rsidRPr="007831B0">
        <w:rPr>
          <w:rFonts w:cstheme="minorHAnsi"/>
          <w:sz w:val="24"/>
          <w:szCs w:val="24"/>
        </w:rPr>
        <w:t xml:space="preserve"> suggest</w:t>
      </w:r>
      <w:r w:rsidR="004F52F4">
        <w:rPr>
          <w:rFonts w:cstheme="minorHAnsi"/>
          <w:sz w:val="24"/>
          <w:szCs w:val="24"/>
        </w:rPr>
        <w:t xml:space="preserve"> restoration protocols </w:t>
      </w:r>
      <w:r w:rsidR="006F095B">
        <w:rPr>
          <w:rFonts w:cstheme="minorHAnsi"/>
          <w:sz w:val="24"/>
          <w:szCs w:val="24"/>
        </w:rPr>
        <w:t>should</w:t>
      </w:r>
      <w:r w:rsidR="004F52F4">
        <w:rPr>
          <w:rFonts w:cstheme="minorHAnsi"/>
          <w:sz w:val="24"/>
          <w:szCs w:val="24"/>
        </w:rPr>
        <w:t xml:space="preserve"> prioritize</w:t>
      </w:r>
      <w:r w:rsidR="000768F3" w:rsidRPr="007831B0">
        <w:rPr>
          <w:rFonts w:cstheme="minorHAnsi"/>
          <w:sz w:val="24"/>
          <w:szCs w:val="24"/>
        </w:rPr>
        <w:t xml:space="preserve"> </w:t>
      </w:r>
      <w:r w:rsidR="009E5596" w:rsidRPr="007831B0">
        <w:rPr>
          <w:rFonts w:cstheme="minorHAnsi"/>
          <w:sz w:val="24"/>
          <w:szCs w:val="24"/>
        </w:rPr>
        <w:t xml:space="preserve">selection of culturally important species </w:t>
      </w:r>
      <w:r w:rsidR="006F095B">
        <w:rPr>
          <w:rFonts w:cstheme="minorHAnsi"/>
          <w:sz w:val="24"/>
          <w:szCs w:val="24"/>
        </w:rPr>
        <w:t>to</w:t>
      </w:r>
      <w:r w:rsidR="009E5596" w:rsidRPr="007831B0">
        <w:rPr>
          <w:rFonts w:cstheme="minorHAnsi"/>
          <w:sz w:val="24"/>
          <w:szCs w:val="24"/>
        </w:rPr>
        <w:t xml:space="preserve"> </w:t>
      </w:r>
      <w:r w:rsidR="004F52F4">
        <w:rPr>
          <w:rFonts w:cstheme="minorHAnsi"/>
          <w:sz w:val="24"/>
          <w:szCs w:val="24"/>
        </w:rPr>
        <w:t xml:space="preserve">achieve the ecological goal of restoring </w:t>
      </w:r>
      <w:r w:rsidR="009E5596" w:rsidRPr="007831B0">
        <w:rPr>
          <w:rFonts w:cstheme="minorHAnsi"/>
          <w:sz w:val="24"/>
          <w:szCs w:val="24"/>
        </w:rPr>
        <w:t xml:space="preserve">propagule </w:t>
      </w:r>
      <w:r w:rsidR="00493A58">
        <w:rPr>
          <w:rFonts w:cstheme="minorHAnsi"/>
          <w:sz w:val="24"/>
          <w:szCs w:val="24"/>
        </w:rPr>
        <w:t>loads</w:t>
      </w:r>
      <w:r w:rsidR="00493A58" w:rsidRPr="007831B0">
        <w:rPr>
          <w:rFonts w:cstheme="minorHAnsi"/>
          <w:sz w:val="24"/>
          <w:szCs w:val="24"/>
        </w:rPr>
        <w:t xml:space="preserve"> </w:t>
      </w:r>
      <w:r w:rsidR="00753783">
        <w:rPr>
          <w:rFonts w:cstheme="minorHAnsi"/>
          <w:sz w:val="24"/>
          <w:szCs w:val="24"/>
        </w:rPr>
        <w:t xml:space="preserve">while minimizing invasive species dominance </w:t>
      </w:r>
      <w:r w:rsidR="009E5596" w:rsidRPr="007831B0">
        <w:rPr>
          <w:rFonts w:cstheme="minorHAnsi"/>
          <w:sz w:val="24"/>
          <w:szCs w:val="24"/>
        </w:rPr>
        <w:t>within the estuary habitat</w:t>
      </w:r>
      <w:r w:rsidR="00272999" w:rsidRPr="007831B0">
        <w:rPr>
          <w:rFonts w:cstheme="minorHAnsi"/>
          <w:sz w:val="24"/>
          <w:szCs w:val="24"/>
        </w:rPr>
        <w:t xml:space="preserve">. </w:t>
      </w:r>
      <w:r w:rsidR="009E5596" w:rsidRPr="007831B0">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t>Literature Cited</w:t>
      </w:r>
    </w:p>
    <w:p w14:paraId="750CE5BA" w14:textId="77777777" w:rsidR="00CB7C3C" w:rsidRPr="00CB7C3C" w:rsidRDefault="00B11042" w:rsidP="00CB7C3C">
      <w:pPr>
        <w:pStyle w:val="Bibliography"/>
        <w:rPr>
          <w:rFonts w:ascii="Calibri" w:hAnsi="Calibri" w:cs="Calibri"/>
        </w:rPr>
      </w:pPr>
      <w:r>
        <w:fldChar w:fldCharType="begin"/>
      </w:r>
      <w:r>
        <w:instrText xml:space="preserve"> ADDIN ZOTERO_BIBL {"uncited":[],"omitted":[],"custom":[]} CSL_BIBLIOGRAPHY </w:instrText>
      </w:r>
      <w:r>
        <w:fldChar w:fldCharType="separate"/>
      </w:r>
      <w:r w:rsidR="00CB7C3C" w:rsidRPr="00CB7C3C">
        <w:rPr>
          <w:rFonts w:ascii="Calibri" w:hAnsi="Calibri" w:cs="Calibri"/>
        </w:rPr>
        <w:t xml:space="preserve">Abernethy, V. J., &amp; Willby, N. J. (1999). Changes along a disturbance gradient in the density and composition of propagule banks in floodplain aquatic habitats. </w:t>
      </w:r>
      <w:r w:rsidR="00CB7C3C" w:rsidRPr="00CB7C3C">
        <w:rPr>
          <w:rFonts w:ascii="Calibri" w:hAnsi="Calibri" w:cs="Calibri"/>
          <w:i/>
          <w:iCs/>
        </w:rPr>
        <w:t>Plant Ecology</w:t>
      </w:r>
      <w:r w:rsidR="00CB7C3C" w:rsidRPr="00CB7C3C">
        <w:rPr>
          <w:rFonts w:ascii="Calibri" w:hAnsi="Calibri" w:cs="Calibri"/>
        </w:rPr>
        <w:t xml:space="preserve">, </w:t>
      </w:r>
      <w:r w:rsidR="00CB7C3C" w:rsidRPr="00CB7C3C">
        <w:rPr>
          <w:rFonts w:ascii="Calibri" w:hAnsi="Calibri" w:cs="Calibri"/>
          <w:i/>
          <w:iCs/>
        </w:rPr>
        <w:t>140</w:t>
      </w:r>
      <w:r w:rsidR="00CB7C3C" w:rsidRPr="00CB7C3C">
        <w:rPr>
          <w:rFonts w:ascii="Calibri" w:hAnsi="Calibri" w:cs="Calibri"/>
        </w:rPr>
        <w:t>(2), 177–190. https://doi.org/10.1023/A:1009779411686</w:t>
      </w:r>
    </w:p>
    <w:p w14:paraId="0AD5F8A6" w14:textId="77777777" w:rsidR="00CB7C3C" w:rsidRPr="00CB7C3C" w:rsidRDefault="00CB7C3C" w:rsidP="00CB7C3C">
      <w:pPr>
        <w:pStyle w:val="Bibliography"/>
        <w:rPr>
          <w:rFonts w:ascii="Calibri" w:hAnsi="Calibri" w:cs="Calibri"/>
        </w:rPr>
      </w:pPr>
      <w:r w:rsidRPr="00CB7C3C">
        <w:rPr>
          <w:rFonts w:ascii="Calibri" w:hAnsi="Calibri" w:cs="Calibri"/>
        </w:rPr>
        <w:t xml:space="preserve">Aicher, R. J., Larios, L., &amp; Suding, K. N. (2011). Seed Supply, Recruitment, and Assembly: Quantifying Relative Seed and Establishment Limitation in a Plant Community Context. </w:t>
      </w:r>
      <w:r w:rsidRPr="00CB7C3C">
        <w:rPr>
          <w:rFonts w:ascii="Calibri" w:hAnsi="Calibri" w:cs="Calibri"/>
          <w:i/>
          <w:iCs/>
        </w:rPr>
        <w:t>The American Naturalist</w:t>
      </w:r>
      <w:r w:rsidRPr="00CB7C3C">
        <w:rPr>
          <w:rFonts w:ascii="Calibri" w:hAnsi="Calibri" w:cs="Calibri"/>
        </w:rPr>
        <w:t xml:space="preserve">, </w:t>
      </w:r>
      <w:r w:rsidRPr="00CB7C3C">
        <w:rPr>
          <w:rFonts w:ascii="Calibri" w:hAnsi="Calibri" w:cs="Calibri"/>
          <w:i/>
          <w:iCs/>
        </w:rPr>
        <w:t>178</w:t>
      </w:r>
      <w:r w:rsidRPr="00CB7C3C">
        <w:rPr>
          <w:rFonts w:ascii="Calibri" w:hAnsi="Calibri" w:cs="Calibri"/>
        </w:rPr>
        <w:t>(4), 464–477. https://doi.org/10.1086/661900</w:t>
      </w:r>
    </w:p>
    <w:p w14:paraId="4DB0B752" w14:textId="77777777" w:rsidR="00CB7C3C" w:rsidRPr="00CB7C3C" w:rsidRDefault="00CB7C3C" w:rsidP="00CB7C3C">
      <w:pPr>
        <w:pStyle w:val="Bibliography"/>
        <w:rPr>
          <w:rFonts w:ascii="Calibri" w:hAnsi="Calibri" w:cs="Calibri"/>
        </w:rPr>
      </w:pPr>
      <w:r w:rsidRPr="00CB7C3C">
        <w:rPr>
          <w:rFonts w:ascii="Calibri" w:hAnsi="Calibri" w:cs="Calibri"/>
        </w:rPr>
        <w:t xml:space="preserve">Balke, T., Herman, P. M. J., &amp; Bouma, T. J. (2014). Critical transitions in disturbance-driven ecosystems: Identifying Windows of Opportunity for recovery.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102</w:t>
      </w:r>
      <w:r w:rsidRPr="00CB7C3C">
        <w:rPr>
          <w:rFonts w:ascii="Calibri" w:hAnsi="Calibri" w:cs="Calibri"/>
        </w:rPr>
        <w:t>(3), 700–708. https://doi.org/10.1111/1365-2745.12241</w:t>
      </w:r>
    </w:p>
    <w:p w14:paraId="0F75956A" w14:textId="77777777" w:rsidR="00CB7C3C" w:rsidRPr="00CB7C3C" w:rsidRDefault="00CB7C3C" w:rsidP="00CB7C3C">
      <w:pPr>
        <w:pStyle w:val="Bibliography"/>
        <w:rPr>
          <w:rFonts w:ascii="Calibri" w:hAnsi="Calibri" w:cs="Calibri"/>
        </w:rPr>
      </w:pPr>
      <w:r w:rsidRPr="00CB7C3C">
        <w:rPr>
          <w:rFonts w:ascii="Calibri" w:hAnsi="Calibri" w:cs="Calibri"/>
        </w:rPr>
        <w:t xml:space="preserve">Bertness, M. D. (1991). Interspecific Interactions among High Marsh Perennials in a New England Salt Marsh.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72</w:t>
      </w:r>
      <w:r w:rsidRPr="00CB7C3C">
        <w:rPr>
          <w:rFonts w:ascii="Calibri" w:hAnsi="Calibri" w:cs="Calibri"/>
        </w:rPr>
        <w:t>(1), 125–137. JSTOR. https://doi.org/10.2307/1938908</w:t>
      </w:r>
    </w:p>
    <w:p w14:paraId="2CF1C812" w14:textId="77777777" w:rsidR="00CB7C3C" w:rsidRPr="00CB7C3C" w:rsidRDefault="00CB7C3C" w:rsidP="00CB7C3C">
      <w:pPr>
        <w:pStyle w:val="Bibliography"/>
        <w:rPr>
          <w:rFonts w:ascii="Calibri" w:hAnsi="Calibri" w:cs="Calibri"/>
        </w:rPr>
      </w:pPr>
      <w:r w:rsidRPr="00CB7C3C">
        <w:rPr>
          <w:rFonts w:ascii="Calibri" w:hAnsi="Calibri" w:cs="Calibri"/>
        </w:rPr>
        <w:t xml:space="preserve">Borde, A. B., Diefenderfer, H. L., Cullinan, V. I., Zimmerman, S. A., &amp; Thom, R. M. (2020). Ecohydrology of wetland plant communities along an estuarine to tidal river gradient.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1</w:t>
      </w:r>
      <w:r w:rsidRPr="00CB7C3C">
        <w:rPr>
          <w:rFonts w:ascii="Calibri" w:hAnsi="Calibri" w:cs="Calibri"/>
        </w:rPr>
        <w:t>(9), e03185. https://doi.org/10.1002/ecs2.3185</w:t>
      </w:r>
    </w:p>
    <w:p w14:paraId="529515BB" w14:textId="77777777" w:rsidR="00CB7C3C" w:rsidRPr="00CB7C3C" w:rsidRDefault="00CB7C3C" w:rsidP="00CB7C3C">
      <w:pPr>
        <w:pStyle w:val="Bibliography"/>
        <w:rPr>
          <w:rFonts w:ascii="Calibri" w:hAnsi="Calibri" w:cs="Calibri"/>
        </w:rPr>
      </w:pPr>
      <w:r w:rsidRPr="00CB7C3C">
        <w:rPr>
          <w:rFonts w:ascii="Calibri" w:hAnsi="Calibri" w:cs="Calibri"/>
        </w:rPr>
        <w:t xml:space="preserve">Bruno, J. F. (2000). Facilitation of Cobble Beach Plant Communities Through Habitat Modification by Spartina Alterniflora.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81</w:t>
      </w:r>
      <w:r w:rsidRPr="00CB7C3C">
        <w:rPr>
          <w:rFonts w:ascii="Calibri" w:hAnsi="Calibri" w:cs="Calibri"/>
        </w:rPr>
        <w:t>(5), 1179–1192. https://doi.org/10.1890/0012-9658(2000)081[1179:FOCBPC]2.0.CO;2</w:t>
      </w:r>
    </w:p>
    <w:p w14:paraId="3C6F93CE" w14:textId="77777777" w:rsidR="00CB7C3C" w:rsidRPr="00CB7C3C" w:rsidRDefault="00CB7C3C" w:rsidP="00CB7C3C">
      <w:pPr>
        <w:pStyle w:val="Bibliography"/>
        <w:rPr>
          <w:rFonts w:ascii="Calibri" w:hAnsi="Calibri" w:cs="Calibri"/>
        </w:rPr>
      </w:pPr>
      <w:r w:rsidRPr="00CB7C3C">
        <w:rPr>
          <w:rFonts w:ascii="Calibri" w:hAnsi="Calibri" w:cs="Calibri"/>
        </w:rPr>
        <w:t xml:space="preserve">Clermont, H. (2010). </w:t>
      </w:r>
      <w:r w:rsidRPr="00CB7C3C">
        <w:rPr>
          <w:rFonts w:ascii="Calibri" w:hAnsi="Calibri" w:cs="Calibri"/>
          <w:i/>
          <w:iCs/>
        </w:rPr>
        <w:t>Little Qualicum River Estuary Regional Conservation Area Guardian of the Estuary 2010-2019 Management Plan</w:t>
      </w:r>
      <w:r w:rsidRPr="00CB7C3C">
        <w:rPr>
          <w:rFonts w:ascii="Calibri" w:hAnsi="Calibri" w:cs="Calibri"/>
        </w:rPr>
        <w:t>. Regional District of Nanaimo. https://www.rdn.bc.ca/cms/wpattachments/wpID2040atID3337.pdf</w:t>
      </w:r>
    </w:p>
    <w:p w14:paraId="1F861CC1"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Dawe, N., Boyd, S., Buechert, R., &amp; Stewart, A. (2011). Recent, significant changes to the native marsh vegetation of the Little Qualicum River estuary, British Columbia; a case of too many Canada Geese (Branta canadensis)? </w:t>
      </w:r>
      <w:r w:rsidRPr="00CB7C3C">
        <w:rPr>
          <w:rFonts w:ascii="Calibri" w:hAnsi="Calibri" w:cs="Calibri"/>
          <w:i/>
          <w:iCs/>
        </w:rPr>
        <w:t>Journal of the British Columbia Field Ornithologists</w:t>
      </w:r>
      <w:r w:rsidRPr="00CB7C3C">
        <w:rPr>
          <w:rFonts w:ascii="Calibri" w:hAnsi="Calibri" w:cs="Calibri"/>
        </w:rPr>
        <w:t xml:space="preserve">, </w:t>
      </w:r>
      <w:r w:rsidRPr="00CB7C3C">
        <w:rPr>
          <w:rFonts w:ascii="Calibri" w:hAnsi="Calibri" w:cs="Calibri"/>
          <w:i/>
          <w:iCs/>
        </w:rPr>
        <w:t>21</w:t>
      </w:r>
      <w:r w:rsidRPr="00CB7C3C">
        <w:rPr>
          <w:rFonts w:ascii="Calibri" w:hAnsi="Calibri" w:cs="Calibri"/>
        </w:rPr>
        <w:t>, 11–31.</w:t>
      </w:r>
    </w:p>
    <w:p w14:paraId="7709E68F"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K., &amp; Stewart, A. C. (2010). The Canada Goose (Branta canadensis) on Vancouver Island, British Columbia. </w:t>
      </w:r>
      <w:r w:rsidRPr="00CB7C3C">
        <w:rPr>
          <w:rFonts w:ascii="Calibri" w:hAnsi="Calibri" w:cs="Calibri"/>
          <w:i/>
          <w:iCs/>
        </w:rPr>
        <w:t>British Columbia Birds</w:t>
      </w:r>
      <w:r w:rsidRPr="00CB7C3C">
        <w:rPr>
          <w:rFonts w:ascii="Calibri" w:hAnsi="Calibri" w:cs="Calibri"/>
        </w:rPr>
        <w:t xml:space="preserve">, </w:t>
      </w:r>
      <w:r w:rsidRPr="00CB7C3C">
        <w:rPr>
          <w:rFonts w:ascii="Calibri" w:hAnsi="Calibri" w:cs="Calibri"/>
          <w:i/>
          <w:iCs/>
        </w:rPr>
        <w:t>20</w:t>
      </w:r>
      <w:r w:rsidRPr="00CB7C3C">
        <w:rPr>
          <w:rFonts w:ascii="Calibri" w:hAnsi="Calibri" w:cs="Calibri"/>
        </w:rPr>
        <w:t>, 18.</w:t>
      </w:r>
    </w:p>
    <w:p w14:paraId="51DF02F8" w14:textId="77777777" w:rsidR="00CB7C3C" w:rsidRPr="00CB7C3C" w:rsidRDefault="00CB7C3C" w:rsidP="00CB7C3C">
      <w:pPr>
        <w:pStyle w:val="Bibliography"/>
        <w:rPr>
          <w:rFonts w:ascii="Calibri" w:hAnsi="Calibri" w:cs="Calibri"/>
        </w:rPr>
      </w:pPr>
      <w:r w:rsidRPr="00CB7C3C">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9</w:t>
      </w:r>
      <w:r w:rsidRPr="00CB7C3C">
        <w:rPr>
          <w:rFonts w:ascii="Calibri" w:hAnsi="Calibri" w:cs="Calibri"/>
        </w:rPr>
        <w:t>(2), 108–117. https://doi.org/10.1002/fee.2274</w:t>
      </w:r>
    </w:p>
    <w:p w14:paraId="7381CA38" w14:textId="77777777" w:rsidR="00CB7C3C" w:rsidRPr="00CB7C3C" w:rsidRDefault="00CB7C3C" w:rsidP="00CB7C3C">
      <w:pPr>
        <w:pStyle w:val="Bibliography"/>
        <w:rPr>
          <w:rFonts w:ascii="Calibri" w:hAnsi="Calibri" w:cs="Calibri"/>
        </w:rPr>
      </w:pPr>
      <w:r w:rsidRPr="00CB7C3C">
        <w:rPr>
          <w:rFonts w:ascii="Calibri" w:hAnsi="Calibri" w:cs="Calibri"/>
        </w:rPr>
        <w:t xml:space="preserve">Douglas, G. W., Meidinger, D., &amp; Pojar, J. (Eds.). (1998). </w:t>
      </w:r>
      <w:r w:rsidRPr="00CB7C3C">
        <w:rPr>
          <w:rFonts w:ascii="Calibri" w:hAnsi="Calibri" w:cs="Calibri"/>
          <w:i/>
          <w:iCs/>
        </w:rPr>
        <w:t>Illustrated flora of British Columbia. Vols. 1-8</w:t>
      </w:r>
      <w:r w:rsidRPr="00CB7C3C">
        <w:rPr>
          <w:rFonts w:ascii="Calibri" w:hAnsi="Calibri" w:cs="Calibri"/>
        </w:rPr>
        <w:t>. B.C. Min. Environ., Lands and Parks, and B.C. Min. For. https://www.cabdirect.org/cabdirect/abstract/20013088729</w:t>
      </w:r>
    </w:p>
    <w:p w14:paraId="5537B649" w14:textId="77777777" w:rsidR="00CB7C3C" w:rsidRPr="00CB7C3C" w:rsidRDefault="00CB7C3C" w:rsidP="00CB7C3C">
      <w:pPr>
        <w:pStyle w:val="Bibliography"/>
        <w:rPr>
          <w:rFonts w:ascii="Calibri" w:hAnsi="Calibri" w:cs="Calibri"/>
        </w:rPr>
      </w:pPr>
      <w:r w:rsidRPr="00CB7C3C">
        <w:rPr>
          <w:rFonts w:ascii="Calibri" w:hAnsi="Calibri" w:cs="Calibri"/>
        </w:rPr>
        <w:t xml:space="preserve">Finn, R. J. R., Chalifour, L., Gergel, S. E., Hinch, S. G., Scott, D. C., &amp; Martin, T. G. (2021). Quantifying lost and inaccessible habitat for Pacific salmon in Canada’s Lower Fraser River.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7), e03646. https://doi.org/10.1002/ecs2.3646</w:t>
      </w:r>
    </w:p>
    <w:p w14:paraId="5558F6BE" w14:textId="77777777" w:rsidR="00CB7C3C" w:rsidRPr="00CB7C3C" w:rsidRDefault="00CB7C3C" w:rsidP="00CB7C3C">
      <w:pPr>
        <w:pStyle w:val="Bibliography"/>
        <w:rPr>
          <w:rFonts w:ascii="Calibri" w:hAnsi="Calibri" w:cs="Calibri"/>
        </w:rPr>
      </w:pPr>
      <w:r w:rsidRPr="00CB7C3C">
        <w:rPr>
          <w:rFonts w:ascii="Calibri" w:hAnsi="Calibri" w:cs="Calibri"/>
        </w:rPr>
        <w:t xml:space="preserve">Fivash, G. S., Temmink, R. J. M., D’Angelo, M., van Dalen, J., Lengkeek, W., Didderen, K., Ballio, F., van der Heide, T., &amp; Bouma, T. J. (2021). Restoration of biogeomorphic systems by creating windows of opportunity to support natural establishment processes.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5), e02333. https://doi.org/10.1002/eap.2333</w:t>
      </w:r>
    </w:p>
    <w:p w14:paraId="50FECA43" w14:textId="77777777" w:rsidR="00CB7C3C" w:rsidRPr="00CB7C3C" w:rsidRDefault="00CB7C3C" w:rsidP="00CB7C3C">
      <w:pPr>
        <w:pStyle w:val="Bibliography"/>
        <w:rPr>
          <w:rFonts w:ascii="Calibri" w:hAnsi="Calibri" w:cs="Calibri"/>
        </w:rPr>
      </w:pPr>
      <w:r w:rsidRPr="00CB7C3C">
        <w:rPr>
          <w:rFonts w:ascii="Calibri" w:hAnsi="Calibri" w:cs="Calibri"/>
        </w:rPr>
        <w:t xml:space="preserve">Hitchcock, C. L., &amp; Cronquist, A. (2018). </w:t>
      </w:r>
      <w:r w:rsidRPr="00CB7C3C">
        <w:rPr>
          <w:rFonts w:ascii="Calibri" w:hAnsi="Calibri" w:cs="Calibri"/>
          <w:i/>
          <w:iCs/>
        </w:rPr>
        <w:t>Flora of the Pacific Northwest, an illustrated manual</w:t>
      </w:r>
      <w:r w:rsidRPr="00CB7C3C">
        <w:rPr>
          <w:rFonts w:ascii="Calibri" w:hAnsi="Calibri" w:cs="Calibri"/>
        </w:rPr>
        <w:t xml:space="preserve"> (D. E. Giblin, B. S. Legler, P. F. Zika, &amp; R. G. Olmstead, Eds.; 2nd ed.). University of Washington Press.</w:t>
      </w:r>
    </w:p>
    <w:p w14:paraId="59A2541D" w14:textId="77777777" w:rsidR="00CB7C3C" w:rsidRPr="00CB7C3C" w:rsidRDefault="00CB7C3C" w:rsidP="00CB7C3C">
      <w:pPr>
        <w:pStyle w:val="Bibliography"/>
        <w:rPr>
          <w:rFonts w:ascii="Calibri" w:hAnsi="Calibri" w:cs="Calibri"/>
        </w:rPr>
      </w:pPr>
      <w:r w:rsidRPr="00CB7C3C">
        <w:rPr>
          <w:rFonts w:ascii="Calibri" w:hAnsi="Calibri" w:cs="Calibri"/>
        </w:rPr>
        <w:t xml:space="preserve">Johnstone, J. F., Allen, C. D., Franklin, J. F., Frelich, L. E., Harvey, B. J., Higuera, P. E., Mack, M. C., Meentemeyer, R. K., Metz, M. R., Perry, G. L., Schoennagel, T., &amp; Turner, M. G. (2016). Changing </w:t>
      </w:r>
      <w:r w:rsidRPr="00CB7C3C">
        <w:rPr>
          <w:rFonts w:ascii="Calibri" w:hAnsi="Calibri" w:cs="Calibri"/>
        </w:rPr>
        <w:lastRenderedPageBreak/>
        <w:t xml:space="preserve">disturbance regimes, ecological memory, and forest resilience.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7), 369–378. https://doi.org/10.1002/fee.1311</w:t>
      </w:r>
    </w:p>
    <w:p w14:paraId="4381CC54" w14:textId="77777777" w:rsidR="00CB7C3C" w:rsidRPr="00CB7C3C" w:rsidRDefault="00CB7C3C" w:rsidP="00CB7C3C">
      <w:pPr>
        <w:pStyle w:val="Bibliography"/>
        <w:rPr>
          <w:rFonts w:ascii="Calibri" w:hAnsi="Calibri" w:cs="Calibri"/>
        </w:rPr>
      </w:pPr>
      <w:r w:rsidRPr="00CB7C3C">
        <w:rPr>
          <w:rFonts w:ascii="Calibri" w:hAnsi="Calibri" w:cs="Calibri"/>
        </w:rPr>
        <w:t xml:space="preserve">Kettenring, K. M., &amp; Galatowitsch, S. M. (2011). Seed Rain of Restored and Natural Prairie Wetlands. </w:t>
      </w:r>
      <w:r w:rsidRPr="00CB7C3C">
        <w:rPr>
          <w:rFonts w:ascii="Calibri" w:hAnsi="Calibri" w:cs="Calibri"/>
          <w:i/>
          <w:iCs/>
        </w:rPr>
        <w:t>Wetland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2), 283–294. https://doi.org/10.1007/s13157-011-0159-6</w:t>
      </w:r>
    </w:p>
    <w:p w14:paraId="65888CA7" w14:textId="77777777" w:rsidR="00CB7C3C" w:rsidRPr="00CB7C3C" w:rsidRDefault="00CB7C3C" w:rsidP="00CB7C3C">
      <w:pPr>
        <w:pStyle w:val="Bibliography"/>
        <w:rPr>
          <w:rFonts w:ascii="Calibri" w:hAnsi="Calibri" w:cs="Calibri"/>
        </w:rPr>
      </w:pPr>
      <w:r w:rsidRPr="00CB7C3C">
        <w:rPr>
          <w:rFonts w:ascii="Calibri" w:hAnsi="Calibri" w:cs="Calibri"/>
        </w:rPr>
        <w:t xml:space="preserve">Lavorel, S., &amp; Lebreton, J. D. (1992). Evidence for lottery recruitment in Mediterranean old fields. </w:t>
      </w:r>
      <w:r w:rsidRPr="00CB7C3C">
        <w:rPr>
          <w:rFonts w:ascii="Calibri" w:hAnsi="Calibri" w:cs="Calibri"/>
          <w:i/>
          <w:iCs/>
        </w:rPr>
        <w:t>Journal of Vegetation Science</w:t>
      </w:r>
      <w:r w:rsidRPr="00CB7C3C">
        <w:rPr>
          <w:rFonts w:ascii="Calibri" w:hAnsi="Calibri" w:cs="Calibri"/>
        </w:rPr>
        <w:t xml:space="preserve">, </w:t>
      </w:r>
      <w:r w:rsidRPr="00CB7C3C">
        <w:rPr>
          <w:rFonts w:ascii="Calibri" w:hAnsi="Calibri" w:cs="Calibri"/>
          <w:i/>
          <w:iCs/>
        </w:rPr>
        <w:t>3</w:t>
      </w:r>
      <w:r w:rsidRPr="00CB7C3C">
        <w:rPr>
          <w:rFonts w:ascii="Calibri" w:hAnsi="Calibri" w:cs="Calibri"/>
        </w:rPr>
        <w:t>(1), 91–100. https://doi.org/10.2307/3236002</w:t>
      </w:r>
    </w:p>
    <w:p w14:paraId="4288D037" w14:textId="77777777" w:rsidR="00CB7C3C" w:rsidRPr="00CB7C3C" w:rsidRDefault="00CB7C3C" w:rsidP="00CB7C3C">
      <w:pPr>
        <w:pStyle w:val="Bibliography"/>
        <w:rPr>
          <w:rFonts w:ascii="Calibri" w:hAnsi="Calibri" w:cs="Calibri"/>
        </w:rPr>
      </w:pPr>
      <w:r w:rsidRPr="00CB7C3C">
        <w:rPr>
          <w:rFonts w:ascii="Calibri" w:hAnsi="Calibri" w:cs="Calibri"/>
        </w:rPr>
        <w:t xml:space="preserve">Mack, R. N., Simberloff, D., Mark Lonsdale, W., Evans, H., Clout, M., &amp; Bazzaz, F. A. (2000). Biotic Invasions: Causes, Epidemiology, Global Consequences, and Control.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10</w:t>
      </w:r>
      <w:r w:rsidRPr="00CB7C3C">
        <w:rPr>
          <w:rFonts w:ascii="Calibri" w:hAnsi="Calibri" w:cs="Calibri"/>
        </w:rPr>
        <w:t>(3), 689–710. https://doi.org/10.1890/1051-0761(2000)010[0689:BICEGC]2.0.CO;2</w:t>
      </w:r>
    </w:p>
    <w:p w14:paraId="15A896E3" w14:textId="77777777" w:rsidR="00CB7C3C" w:rsidRPr="00CB7C3C" w:rsidRDefault="00CB7C3C" w:rsidP="00CB7C3C">
      <w:pPr>
        <w:pStyle w:val="Bibliography"/>
        <w:rPr>
          <w:rFonts w:ascii="Calibri" w:hAnsi="Calibri" w:cs="Calibri"/>
        </w:rPr>
      </w:pPr>
      <w:r w:rsidRPr="00CB7C3C">
        <w:rPr>
          <w:rFonts w:ascii="Calibri" w:hAnsi="Calibri" w:cs="Calibri"/>
        </w:rPr>
        <w:t xml:space="preserve">Meli, P., Holl, K. D., Benayas, J. M. R., Jones, H. P., Jones, P. C., Montoya, D., &amp; Mateos, D. M. (2017). A global review of past land use, climate, and active vs. Passive restoration effects on forest recovery. </w:t>
      </w:r>
      <w:r w:rsidRPr="00CB7C3C">
        <w:rPr>
          <w:rFonts w:ascii="Calibri" w:hAnsi="Calibri" w:cs="Calibri"/>
          <w:i/>
          <w:iCs/>
        </w:rPr>
        <w:t>PLOS ON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2), e0171368. https://doi.org/10.1371/journal.pone.0171368</w:t>
      </w:r>
    </w:p>
    <w:p w14:paraId="7FB1522F" w14:textId="77777777" w:rsidR="00CB7C3C" w:rsidRPr="00CB7C3C" w:rsidRDefault="00CB7C3C" w:rsidP="00CB7C3C">
      <w:pPr>
        <w:pStyle w:val="Bibliography"/>
        <w:rPr>
          <w:rFonts w:ascii="Calibri" w:hAnsi="Calibri" w:cs="Calibri"/>
        </w:rPr>
      </w:pPr>
      <w:r w:rsidRPr="00CB7C3C">
        <w:rPr>
          <w:rFonts w:ascii="Calibri" w:hAnsi="Calibri" w:cs="Calibri"/>
        </w:rPr>
        <w:t xml:space="preserve">Pasternack, G. B. (2009). Chapter 3. Hydrogeomorphology and sedimentation in tidal freshwater wetlands. In A. Barendregt, D. F. Whigham, &amp; A. H. Baldwin (Eds.), </w:t>
      </w:r>
      <w:r w:rsidRPr="00CB7C3C">
        <w:rPr>
          <w:rFonts w:ascii="Calibri" w:hAnsi="Calibri" w:cs="Calibri"/>
          <w:i/>
          <w:iCs/>
        </w:rPr>
        <w:t>Tidal Freshwater Wetlands</w:t>
      </w:r>
      <w:r w:rsidRPr="00CB7C3C">
        <w:rPr>
          <w:rFonts w:ascii="Calibri" w:hAnsi="Calibri" w:cs="Calibri"/>
        </w:rPr>
        <w:t xml:space="preserve"> (pp. 31–40). Backhuys Publishers.</w:t>
      </w:r>
    </w:p>
    <w:p w14:paraId="50AADF77" w14:textId="77777777" w:rsidR="00CB7C3C" w:rsidRPr="00CB7C3C" w:rsidRDefault="00CB7C3C" w:rsidP="00CB7C3C">
      <w:pPr>
        <w:pStyle w:val="Bibliography"/>
        <w:rPr>
          <w:rFonts w:ascii="Calibri" w:hAnsi="Calibri" w:cs="Calibri"/>
        </w:rPr>
      </w:pPr>
      <w:r w:rsidRPr="00CB7C3C">
        <w:rPr>
          <w:rFonts w:ascii="Calibri" w:hAnsi="Calibri" w:cs="Calibri"/>
        </w:rPr>
        <w:t xml:space="preserve">Price, E. P. F., Spyreas, G., &amp; Matthews, J. W. (2020). Biotic homogenization of wetland vegetation in the conterminous United States driven by Phalaris arundinacea and anthropogenic disturbance. </w:t>
      </w:r>
      <w:r w:rsidRPr="00CB7C3C">
        <w:rPr>
          <w:rFonts w:ascii="Calibri" w:hAnsi="Calibri" w:cs="Calibri"/>
          <w:i/>
          <w:iCs/>
        </w:rPr>
        <w:t>Landscape Ecology</w:t>
      </w:r>
      <w:r w:rsidRPr="00CB7C3C">
        <w:rPr>
          <w:rFonts w:ascii="Calibri" w:hAnsi="Calibri" w:cs="Calibri"/>
        </w:rPr>
        <w:t xml:space="preserve">, </w:t>
      </w:r>
      <w:r w:rsidRPr="00CB7C3C">
        <w:rPr>
          <w:rFonts w:ascii="Calibri" w:hAnsi="Calibri" w:cs="Calibri"/>
          <w:i/>
          <w:iCs/>
        </w:rPr>
        <w:t>35</w:t>
      </w:r>
      <w:r w:rsidRPr="00CB7C3C">
        <w:rPr>
          <w:rFonts w:ascii="Calibri" w:hAnsi="Calibri" w:cs="Calibri"/>
        </w:rPr>
        <w:t>(3), 779–792. https://doi.org/10.1007/s10980-020-00978-x</w:t>
      </w:r>
    </w:p>
    <w:p w14:paraId="464BC4F4" w14:textId="77777777" w:rsidR="00CB7C3C" w:rsidRPr="00CB7C3C" w:rsidRDefault="00CB7C3C" w:rsidP="00CB7C3C">
      <w:pPr>
        <w:pStyle w:val="Bibliography"/>
        <w:rPr>
          <w:rFonts w:ascii="Calibri" w:hAnsi="Calibri" w:cs="Calibri"/>
        </w:rPr>
      </w:pPr>
      <w:r w:rsidRPr="00CB7C3C">
        <w:rPr>
          <w:rFonts w:ascii="Calibri" w:hAnsi="Calibri" w:cs="Calibri"/>
        </w:rPr>
        <w:t xml:space="preserve">Rosbakh, S., Hülsmann, L., Weinberger, I., Bleicher, M., &amp; Poschlod, P. (2019). Bleaching and cold stratification can break dormancy and improve seed germination in Cyperaceae. </w:t>
      </w:r>
      <w:r w:rsidRPr="00CB7C3C">
        <w:rPr>
          <w:rFonts w:ascii="Calibri" w:hAnsi="Calibri" w:cs="Calibri"/>
          <w:i/>
          <w:iCs/>
        </w:rPr>
        <w:t>Aquatic Botany</w:t>
      </w:r>
      <w:r w:rsidRPr="00CB7C3C">
        <w:rPr>
          <w:rFonts w:ascii="Calibri" w:hAnsi="Calibri" w:cs="Calibri"/>
        </w:rPr>
        <w:t xml:space="preserve">, </w:t>
      </w:r>
      <w:r w:rsidRPr="00CB7C3C">
        <w:rPr>
          <w:rFonts w:ascii="Calibri" w:hAnsi="Calibri" w:cs="Calibri"/>
          <w:i/>
          <w:iCs/>
        </w:rPr>
        <w:t>158</w:t>
      </w:r>
      <w:r w:rsidRPr="00CB7C3C">
        <w:rPr>
          <w:rFonts w:ascii="Calibri" w:hAnsi="Calibri" w:cs="Calibri"/>
        </w:rPr>
        <w:t>, 103128. https://doi.org/10.1016/j.aquabot.2019.103128</w:t>
      </w:r>
    </w:p>
    <w:p w14:paraId="63CF8D9E" w14:textId="77777777" w:rsidR="00CB7C3C" w:rsidRPr="00CB7C3C" w:rsidRDefault="00CB7C3C" w:rsidP="00CB7C3C">
      <w:pPr>
        <w:pStyle w:val="Bibliography"/>
        <w:rPr>
          <w:rFonts w:ascii="Calibri" w:hAnsi="Calibri" w:cs="Calibri"/>
        </w:rPr>
      </w:pPr>
      <w:r w:rsidRPr="00CB7C3C">
        <w:rPr>
          <w:rFonts w:ascii="Calibri" w:hAnsi="Calibri" w:cs="Calibri"/>
        </w:rPr>
        <w:t xml:space="preserve">Schaefer, V. H. (2011). Remembering our roots: A possible connection between loss of ecological memory, alien invasions and ecological restoration. </w:t>
      </w:r>
      <w:r w:rsidRPr="00CB7C3C">
        <w:rPr>
          <w:rFonts w:ascii="Calibri" w:hAnsi="Calibri" w:cs="Calibri"/>
          <w:i/>
          <w:iCs/>
        </w:rPr>
        <w:t>Urban Ecosystems</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1), 35–44. https://doi.org/10.1007/s11252-010-0138-3</w:t>
      </w:r>
    </w:p>
    <w:p w14:paraId="2C78E375"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Shackelford, N., Murray, S. M., Bennett, J. R., Lilley, P. L., Starzomski, B. M., &amp; Standish, R. J. (2019). Ten years of pulling: Ecosystem recovery after long-term weed management in Garry oak savanna. </w:t>
      </w:r>
      <w:r w:rsidRPr="00CB7C3C">
        <w:rPr>
          <w:rFonts w:ascii="Calibri" w:hAnsi="Calibri" w:cs="Calibri"/>
          <w:i/>
          <w:iCs/>
        </w:rPr>
        <w:t>Conservation Science and Practice</w:t>
      </w:r>
      <w:r w:rsidRPr="00CB7C3C">
        <w:rPr>
          <w:rFonts w:ascii="Calibri" w:hAnsi="Calibri" w:cs="Calibri"/>
        </w:rPr>
        <w:t xml:space="preserve">, </w:t>
      </w:r>
      <w:r w:rsidRPr="00CB7C3C">
        <w:rPr>
          <w:rFonts w:ascii="Calibri" w:hAnsi="Calibri" w:cs="Calibri"/>
          <w:i/>
          <w:iCs/>
        </w:rPr>
        <w:t>1</w:t>
      </w:r>
      <w:r w:rsidRPr="00CB7C3C">
        <w:rPr>
          <w:rFonts w:ascii="Calibri" w:hAnsi="Calibri" w:cs="Calibri"/>
        </w:rPr>
        <w:t>(10), e92. https://doi.org/10.1111/csp2.92</w:t>
      </w:r>
    </w:p>
    <w:p w14:paraId="34BAB90D" w14:textId="77777777" w:rsidR="00CB7C3C" w:rsidRPr="00CB7C3C" w:rsidRDefault="00CB7C3C" w:rsidP="00CB7C3C">
      <w:pPr>
        <w:pStyle w:val="Bibliography"/>
        <w:rPr>
          <w:rFonts w:ascii="Calibri" w:hAnsi="Calibri" w:cs="Calibri"/>
        </w:rPr>
      </w:pPr>
      <w:r w:rsidRPr="00CB7C3C">
        <w:rPr>
          <w:rFonts w:ascii="Calibri" w:hAnsi="Calibri" w:cs="Calibri"/>
        </w:rPr>
        <w:t xml:space="preserve">Silinski, A., van Belzen, J., Fransen, E., Bouma, T. J., Troch, P., Meire, P., &amp; Temmerman, S. (2016). Quantifying critical conditions for seaward expansion of tidal marshes: A transplantation experiment. </w:t>
      </w:r>
      <w:r w:rsidRPr="00CB7C3C">
        <w:rPr>
          <w:rFonts w:ascii="Calibri" w:hAnsi="Calibri" w:cs="Calibri"/>
          <w:i/>
          <w:iCs/>
        </w:rPr>
        <w:t>Estuarine, Coastal and Shelf Science</w:t>
      </w:r>
      <w:r w:rsidRPr="00CB7C3C">
        <w:rPr>
          <w:rFonts w:ascii="Calibri" w:hAnsi="Calibri" w:cs="Calibri"/>
        </w:rPr>
        <w:t xml:space="preserve">, </w:t>
      </w:r>
      <w:r w:rsidRPr="00CB7C3C">
        <w:rPr>
          <w:rFonts w:ascii="Calibri" w:hAnsi="Calibri" w:cs="Calibri"/>
          <w:i/>
          <w:iCs/>
        </w:rPr>
        <w:t>169</w:t>
      </w:r>
      <w:r w:rsidRPr="00CB7C3C">
        <w:rPr>
          <w:rFonts w:ascii="Calibri" w:hAnsi="Calibri" w:cs="Calibri"/>
        </w:rPr>
        <w:t>, 227–237. https://doi.org/10.1016/j.ecss.2015.12.012</w:t>
      </w:r>
    </w:p>
    <w:p w14:paraId="7A59EE60" w14:textId="77777777" w:rsidR="00CB7C3C" w:rsidRPr="00CB7C3C" w:rsidRDefault="00CB7C3C" w:rsidP="00CB7C3C">
      <w:pPr>
        <w:pStyle w:val="Bibliography"/>
        <w:rPr>
          <w:rFonts w:ascii="Calibri" w:hAnsi="Calibri" w:cs="Calibri"/>
        </w:rPr>
      </w:pPr>
      <w:r w:rsidRPr="00CB7C3C">
        <w:rPr>
          <w:rFonts w:ascii="Calibri" w:hAnsi="Calibri" w:cs="Calibri"/>
        </w:rPr>
        <w:t xml:space="preserve">Simberloff, D., Martin, J.-L., Genovesi, P., Maris, V., Wardle, D. A., Aronson, J., Courchamp, F., Galil, B., García-Berthou, E., Pascal, M., Pyšek, P., Sousa, R., Tabacchi, E., &amp; Vilà, M. (2013). Impacts of biological invasions: What’s what and the way forward. </w:t>
      </w:r>
      <w:r w:rsidRPr="00CB7C3C">
        <w:rPr>
          <w:rFonts w:ascii="Calibri" w:hAnsi="Calibri" w:cs="Calibri"/>
          <w:i/>
          <w:iCs/>
        </w:rPr>
        <w:t>Trends in Ecology &amp; Evolution</w:t>
      </w:r>
      <w:r w:rsidRPr="00CB7C3C">
        <w:rPr>
          <w:rFonts w:ascii="Calibri" w:hAnsi="Calibri" w:cs="Calibri"/>
        </w:rPr>
        <w:t xml:space="preserve">, </w:t>
      </w:r>
      <w:r w:rsidRPr="00CB7C3C">
        <w:rPr>
          <w:rFonts w:ascii="Calibri" w:hAnsi="Calibri" w:cs="Calibri"/>
          <w:i/>
          <w:iCs/>
        </w:rPr>
        <w:t>28</w:t>
      </w:r>
      <w:r w:rsidRPr="00CB7C3C">
        <w:rPr>
          <w:rFonts w:ascii="Calibri" w:hAnsi="Calibri" w:cs="Calibri"/>
        </w:rPr>
        <w:t>(1), 58–66. https://doi.org/10.1016/j.tree.2012.07.013</w:t>
      </w:r>
    </w:p>
    <w:p w14:paraId="671AE417" w14:textId="77777777" w:rsidR="00CB7C3C" w:rsidRPr="00CB7C3C" w:rsidRDefault="00CB7C3C" w:rsidP="00CB7C3C">
      <w:pPr>
        <w:pStyle w:val="Bibliography"/>
        <w:rPr>
          <w:rFonts w:ascii="Calibri" w:hAnsi="Calibri" w:cs="Calibri"/>
        </w:rPr>
      </w:pPr>
      <w:r w:rsidRPr="00CB7C3C">
        <w:rPr>
          <w:rFonts w:ascii="Calibri" w:hAnsi="Calibri" w:cs="Calibri"/>
        </w:rPr>
        <w:t xml:space="preserve">Srivastava, D. S., &amp; Jefferies, R. L. (1996). A Positive Feedback: Herbivory, Plant Growth, Salinity, and the Desertification of an Arctic Salt-Marsh.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84</w:t>
      </w:r>
      <w:r w:rsidRPr="00CB7C3C">
        <w:rPr>
          <w:rFonts w:ascii="Calibri" w:hAnsi="Calibri" w:cs="Calibri"/>
        </w:rPr>
        <w:t>(1), 31–42. JSTOR. https://doi.org/10.2307/2261697</w:t>
      </w:r>
    </w:p>
    <w:p w14:paraId="0DAD3314" w14:textId="77777777" w:rsidR="00CB7C3C" w:rsidRPr="00CB7C3C" w:rsidRDefault="00CB7C3C" w:rsidP="00CB7C3C">
      <w:pPr>
        <w:pStyle w:val="Bibliography"/>
        <w:rPr>
          <w:rFonts w:ascii="Calibri" w:hAnsi="Calibri" w:cs="Calibri"/>
        </w:rPr>
      </w:pPr>
      <w:r w:rsidRPr="00CB7C3C">
        <w:rPr>
          <w:rFonts w:ascii="Calibri" w:hAnsi="Calibri" w:cs="Calibri"/>
        </w:rPr>
        <w:t xml:space="preserve">Stewart, D., Hood, W. G., &amp; Martin, T. G. (2023). Undetected but Widespread: The Cryptic Invasion of Non-Native Cattail (Typha) in a Pacific Northwest Estuary. </w:t>
      </w:r>
      <w:r w:rsidRPr="00CB7C3C">
        <w:rPr>
          <w:rFonts w:ascii="Calibri" w:hAnsi="Calibri" w:cs="Calibri"/>
          <w:i/>
          <w:iCs/>
        </w:rPr>
        <w:t>Estuaries and Coasts</w:t>
      </w:r>
      <w:r w:rsidRPr="00CB7C3C">
        <w:rPr>
          <w:rFonts w:ascii="Calibri" w:hAnsi="Calibri" w:cs="Calibri"/>
        </w:rPr>
        <w:t>. https://doi.org/10.1007/s12237-023-01171-4</w:t>
      </w:r>
    </w:p>
    <w:p w14:paraId="488D4F3F" w14:textId="77777777" w:rsidR="00CB7C3C" w:rsidRPr="00CB7C3C" w:rsidRDefault="00CB7C3C" w:rsidP="00CB7C3C">
      <w:pPr>
        <w:pStyle w:val="Bibliography"/>
        <w:rPr>
          <w:rFonts w:ascii="Calibri" w:hAnsi="Calibri" w:cs="Calibri"/>
        </w:rPr>
      </w:pPr>
      <w:r w:rsidRPr="00CB7C3C">
        <w:rPr>
          <w:rFonts w:ascii="Calibri" w:hAnsi="Calibri" w:cs="Calibri"/>
        </w:rPr>
        <w:t xml:space="preserve">Tilman, D. (1990). Constraints and Tradeoffs: Toward a Predictive Theory of Competition and Succession. </w:t>
      </w:r>
      <w:r w:rsidRPr="00CB7C3C">
        <w:rPr>
          <w:rFonts w:ascii="Calibri" w:hAnsi="Calibri" w:cs="Calibri"/>
          <w:i/>
          <w:iCs/>
        </w:rPr>
        <w:t>Oikos</w:t>
      </w:r>
      <w:r w:rsidRPr="00CB7C3C">
        <w:rPr>
          <w:rFonts w:ascii="Calibri" w:hAnsi="Calibri" w:cs="Calibri"/>
        </w:rPr>
        <w:t xml:space="preserve">, </w:t>
      </w:r>
      <w:r w:rsidRPr="00CB7C3C">
        <w:rPr>
          <w:rFonts w:ascii="Calibri" w:hAnsi="Calibri" w:cs="Calibri"/>
          <w:i/>
          <w:iCs/>
        </w:rPr>
        <w:t>58</w:t>
      </w:r>
      <w:r w:rsidRPr="00CB7C3C">
        <w:rPr>
          <w:rFonts w:ascii="Calibri" w:hAnsi="Calibri" w:cs="Calibri"/>
        </w:rPr>
        <w:t>(1), 3–15. JSTOR. https://doi.org/10.2307/3565355</w:t>
      </w:r>
    </w:p>
    <w:p w14:paraId="7025FA93" w14:textId="77777777" w:rsidR="00CB7C3C" w:rsidRPr="00CB7C3C" w:rsidRDefault="00CB7C3C" w:rsidP="00CB7C3C">
      <w:pPr>
        <w:pStyle w:val="Bibliography"/>
        <w:rPr>
          <w:rFonts w:ascii="Calibri" w:hAnsi="Calibri" w:cs="Calibri"/>
        </w:rPr>
      </w:pPr>
      <w:r w:rsidRPr="00CB7C3C">
        <w:rPr>
          <w:rFonts w:ascii="Calibri" w:hAnsi="Calibri" w:cs="Calibri"/>
        </w:rPr>
        <w:t xml:space="preserve">Turner, N. J., Lepofsky, D., &amp; Deur, D. (2013). Plant Management Systems of British Columbia’s First Peoples. </w:t>
      </w:r>
      <w:r w:rsidRPr="00CB7C3C">
        <w:rPr>
          <w:rFonts w:ascii="Calibri" w:hAnsi="Calibri" w:cs="Calibri"/>
          <w:i/>
          <w:iCs/>
        </w:rPr>
        <w:t>BC Studies: The British Columbian Quarterly</w:t>
      </w:r>
      <w:r w:rsidRPr="00CB7C3C">
        <w:rPr>
          <w:rFonts w:ascii="Calibri" w:hAnsi="Calibri" w:cs="Calibri"/>
        </w:rPr>
        <w:t xml:space="preserve">, </w:t>
      </w:r>
      <w:r w:rsidRPr="00CB7C3C">
        <w:rPr>
          <w:rFonts w:ascii="Calibri" w:hAnsi="Calibri" w:cs="Calibri"/>
          <w:i/>
          <w:iCs/>
        </w:rPr>
        <w:t>179</w:t>
      </w:r>
      <w:r w:rsidRPr="00CB7C3C">
        <w:rPr>
          <w:rFonts w:ascii="Calibri" w:hAnsi="Calibri" w:cs="Calibri"/>
        </w:rPr>
        <w:t>, Article 179. https://doi.org/10.14288/bcs.v0i179.184112</w:t>
      </w:r>
    </w:p>
    <w:p w14:paraId="6E7E2619" w14:textId="02ED57CC" w:rsidR="001267F2" w:rsidRPr="001C0EEC" w:rsidRDefault="00B11042" w:rsidP="001C0EEC">
      <w:pPr>
        <w:rPr>
          <w:rFonts w:cstheme="minorHAnsi"/>
          <w:sz w:val="24"/>
          <w:szCs w:val="24"/>
        </w:rPr>
      </w:pPr>
      <w:r>
        <w:fldChar w:fldCharType="end"/>
      </w:r>
    </w:p>
    <w:sectPr w:rsidR="001267F2" w:rsidRPr="001C0EEC" w:rsidSect="00B36141">
      <w:headerReference w:type="default" r:id="rId33"/>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2" w:author="n" w:date="2023-03-10T12:10:00Z" w:initials="n">
    <w:p w14:paraId="136BFC2D" w14:textId="77777777" w:rsidR="00426D70" w:rsidRDefault="00426D70">
      <w:pPr>
        <w:pStyle w:val="CommentText"/>
      </w:pPr>
      <w:r>
        <w:rPr>
          <w:rStyle w:val="CommentReference"/>
        </w:rPr>
        <w:annotationRef/>
      </w:r>
      <w:r w:rsidR="00C1568B">
        <w:t>You’ve laid this out nicely, with the main results first, and then the comparison to above-ground second.</w:t>
      </w:r>
    </w:p>
    <w:p w14:paraId="6A34951D" w14:textId="77777777" w:rsidR="00C1568B" w:rsidRDefault="00C1568B">
      <w:pPr>
        <w:pStyle w:val="CommentText"/>
      </w:pPr>
    </w:p>
    <w:p w14:paraId="0EFC6E26" w14:textId="428CB8CC" w:rsidR="00C1568B" w:rsidRDefault="00C1568B">
      <w:pPr>
        <w:pStyle w:val="CommentText"/>
      </w:pPr>
      <w:r>
        <w:t>I’d make sure these seed-bank specific results mirror the above-ground specific results once you’ve finalized that flow</w:t>
      </w:r>
    </w:p>
  </w:comment>
  <w:comment w:id="8"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10"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11" w:author="n" w:date="2023-03-10T12:50:00Z" w:initials="n">
    <w:p w14:paraId="661EEE03" w14:textId="77777777" w:rsidR="00B73547" w:rsidRDefault="00B73547">
      <w:pPr>
        <w:pStyle w:val="CommentText"/>
      </w:pPr>
      <w:r>
        <w:rPr>
          <w:rStyle w:val="CommentReference"/>
        </w:rPr>
        <w:annotationRef/>
      </w:r>
      <w:r>
        <w:t>Whoa, this is a pretty short discussion with only two references in it…</w:t>
      </w:r>
    </w:p>
    <w:p w14:paraId="56E9B748" w14:textId="77777777" w:rsidR="00B73547" w:rsidRDefault="00B73547">
      <w:pPr>
        <w:pStyle w:val="CommentText"/>
      </w:pPr>
    </w:p>
    <w:p w14:paraId="159F479E" w14:textId="64F863F6" w:rsidR="00B73547" w:rsidRDefault="00B73547">
      <w:pPr>
        <w:pStyle w:val="CommentText"/>
      </w:pPr>
      <w:r>
        <w:t>Where are all your connections with your intro? At the very least, you should have clear, discrete chunks of text that answer your questions/hypotheses and then link back to the broader literature around those findings.</w:t>
      </w:r>
    </w:p>
  </w:comment>
  <w:comment w:id="12" w:author="Lane, Stefanie" w:date="2023-03-04T15:22:00Z" w:initials="LS">
    <w:p w14:paraId="4AC8F23E" w14:textId="77777777" w:rsidR="00796090" w:rsidRDefault="00796090" w:rsidP="00796090">
      <w:pPr>
        <w:pStyle w:val="CommentText"/>
      </w:pPr>
      <w:r>
        <w:rPr>
          <w:rStyle w:val="CommentReference"/>
        </w:rPr>
        <w:annotationRef/>
      </w:r>
      <w:r>
        <w:rPr>
          <w:lang w:val="en-CA"/>
        </w:rPr>
        <w:t xml:space="preserve">Recall - NRE had a dearth of TPG species; </w:t>
      </w:r>
      <w:r>
        <w:t xml:space="preserve">what does this mean for the likelihood of non-native seed deposition over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752944" w15:done="0"/>
  <w15:commentEx w15:paraId="0EFC6E26" w15:done="1"/>
  <w15:commentEx w15:paraId="45EA61BC" w15:done="0"/>
  <w15:commentEx w15:paraId="5F92CA61" w15:done="0"/>
  <w15:commentEx w15:paraId="159F479E" w15:done="1"/>
  <w15:commentEx w15:paraId="4AC8F23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B1C" w16cex:dateUtc="2023-03-09T20:10:00Z"/>
  <w16cex:commentExtensible w16cex:durableId="27B59CA6" w16cex:dateUtc="2023-03-10T20:10:00Z"/>
  <w16cex:commentExtensible w16cex:durableId="27ADF650" w16cex:dateUtc="2023-03-05T00:54:00Z"/>
  <w16cex:commentExtensible w16cex:durableId="27ADF0B6" w16cex:dateUtc="2023-03-05T00:30:00Z"/>
  <w16cex:commentExtensible w16cex:durableId="27B5A60D" w16cex:dateUtc="2023-03-10T20:50:00Z"/>
  <w16cex:commentExtensible w16cex:durableId="27E50F87" w16cex:dateUtc="2023-03-04T2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752944" w16cid:durableId="27B44B1C"/>
  <w16cid:commentId w16cid:paraId="0EFC6E26" w16cid:durableId="27B59CA6"/>
  <w16cid:commentId w16cid:paraId="45EA61BC" w16cid:durableId="27ADF650"/>
  <w16cid:commentId w16cid:paraId="5F92CA61" w16cid:durableId="27ADF0B6"/>
  <w16cid:commentId w16cid:paraId="159F479E" w16cid:durableId="27B5A60D"/>
  <w16cid:commentId w16cid:paraId="4AC8F23E" w16cid:durableId="27E50F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8CE90" w14:textId="77777777" w:rsidR="00143E92" w:rsidRDefault="00143E92" w:rsidP="008F473E">
      <w:pPr>
        <w:spacing w:after="0" w:line="240" w:lineRule="auto"/>
      </w:pPr>
      <w:r>
        <w:separator/>
      </w:r>
    </w:p>
  </w:endnote>
  <w:endnote w:type="continuationSeparator" w:id="0">
    <w:p w14:paraId="7620F74C" w14:textId="77777777" w:rsidR="00143E92" w:rsidRDefault="00143E92"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D0765" w14:textId="77777777" w:rsidR="00143E92" w:rsidRDefault="00143E92" w:rsidP="008F473E">
      <w:pPr>
        <w:spacing w:after="0" w:line="240" w:lineRule="auto"/>
      </w:pPr>
      <w:r>
        <w:separator/>
      </w:r>
    </w:p>
  </w:footnote>
  <w:footnote w:type="continuationSeparator" w:id="0">
    <w:p w14:paraId="142A9E6A" w14:textId="77777777" w:rsidR="00143E92" w:rsidRDefault="00143E92"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0"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6"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6"/>
  </w:num>
  <w:num w:numId="2" w16cid:durableId="974717585">
    <w:abstractNumId w:val="11"/>
  </w:num>
  <w:num w:numId="3" w16cid:durableId="1387409188">
    <w:abstractNumId w:val="17"/>
  </w:num>
  <w:num w:numId="4" w16cid:durableId="1000085092">
    <w:abstractNumId w:val="19"/>
  </w:num>
  <w:num w:numId="5" w16cid:durableId="1633750811">
    <w:abstractNumId w:val="2"/>
  </w:num>
  <w:num w:numId="6" w16cid:durableId="1258059459">
    <w:abstractNumId w:val="11"/>
  </w:num>
  <w:num w:numId="7" w16cid:durableId="1428117660">
    <w:abstractNumId w:val="27"/>
  </w:num>
  <w:num w:numId="8" w16cid:durableId="1106189490">
    <w:abstractNumId w:val="6"/>
  </w:num>
  <w:num w:numId="9" w16cid:durableId="997271206">
    <w:abstractNumId w:val="4"/>
  </w:num>
  <w:num w:numId="10" w16cid:durableId="1984503435">
    <w:abstractNumId w:val="0"/>
  </w:num>
  <w:num w:numId="11" w16cid:durableId="26882613">
    <w:abstractNumId w:val="8"/>
  </w:num>
  <w:num w:numId="12" w16cid:durableId="615022215">
    <w:abstractNumId w:val="15"/>
  </w:num>
  <w:num w:numId="13" w16cid:durableId="202641971">
    <w:abstractNumId w:val="13"/>
  </w:num>
  <w:num w:numId="14" w16cid:durableId="125857362">
    <w:abstractNumId w:val="24"/>
  </w:num>
  <w:num w:numId="15" w16cid:durableId="709378588">
    <w:abstractNumId w:val="23"/>
  </w:num>
  <w:num w:numId="16" w16cid:durableId="1922177355">
    <w:abstractNumId w:val="30"/>
  </w:num>
  <w:num w:numId="17" w16cid:durableId="1689914378">
    <w:abstractNumId w:val="3"/>
  </w:num>
  <w:num w:numId="18" w16cid:durableId="775372246">
    <w:abstractNumId w:val="22"/>
  </w:num>
  <w:num w:numId="19" w16cid:durableId="984353601">
    <w:abstractNumId w:val="16"/>
  </w:num>
  <w:num w:numId="20" w16cid:durableId="780103323">
    <w:abstractNumId w:val="14"/>
  </w:num>
  <w:num w:numId="21" w16cid:durableId="1713650997">
    <w:abstractNumId w:val="20"/>
  </w:num>
  <w:num w:numId="22" w16cid:durableId="1203711298">
    <w:abstractNumId w:val="12"/>
  </w:num>
  <w:num w:numId="23" w16cid:durableId="2089033708">
    <w:abstractNumId w:val="10"/>
  </w:num>
  <w:num w:numId="24" w16cid:durableId="2002930383">
    <w:abstractNumId w:val="21"/>
  </w:num>
  <w:num w:numId="25" w16cid:durableId="527378477">
    <w:abstractNumId w:val="9"/>
  </w:num>
  <w:num w:numId="26" w16cid:durableId="1401365909">
    <w:abstractNumId w:val="25"/>
  </w:num>
  <w:num w:numId="27" w16cid:durableId="1817600796">
    <w:abstractNumId w:val="28"/>
  </w:num>
  <w:num w:numId="28" w16cid:durableId="1344479756">
    <w:abstractNumId w:val="18"/>
  </w:num>
  <w:num w:numId="29" w16cid:durableId="1560242062">
    <w:abstractNumId w:val="1"/>
  </w:num>
  <w:num w:numId="30" w16cid:durableId="224948156">
    <w:abstractNumId w:val="5"/>
  </w:num>
  <w:num w:numId="31" w16cid:durableId="1782649086">
    <w:abstractNumId w:val="7"/>
  </w:num>
  <w:num w:numId="32" w16cid:durableId="798497275">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
    <w15:presenceInfo w15:providerId="Windows Live" w15:userId="81f6a45a1744a32d"/>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59E"/>
    <w:rsid w:val="00013F5A"/>
    <w:rsid w:val="000212B2"/>
    <w:rsid w:val="00022EEC"/>
    <w:rsid w:val="0002354C"/>
    <w:rsid w:val="00025A3C"/>
    <w:rsid w:val="000303BC"/>
    <w:rsid w:val="00030C7F"/>
    <w:rsid w:val="00031FD8"/>
    <w:rsid w:val="00032608"/>
    <w:rsid w:val="00040092"/>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2958"/>
    <w:rsid w:val="00065F7C"/>
    <w:rsid w:val="0006616C"/>
    <w:rsid w:val="00070254"/>
    <w:rsid w:val="00070281"/>
    <w:rsid w:val="00070FDE"/>
    <w:rsid w:val="00071A40"/>
    <w:rsid w:val="00073DBD"/>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573"/>
    <w:rsid w:val="000A4678"/>
    <w:rsid w:val="000A4F7D"/>
    <w:rsid w:val="000A55A3"/>
    <w:rsid w:val="000A5C23"/>
    <w:rsid w:val="000A6B59"/>
    <w:rsid w:val="000A72FC"/>
    <w:rsid w:val="000A7400"/>
    <w:rsid w:val="000B0B3B"/>
    <w:rsid w:val="000B2A5D"/>
    <w:rsid w:val="000B47F3"/>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FBA"/>
    <w:rsid w:val="00113F1C"/>
    <w:rsid w:val="00115521"/>
    <w:rsid w:val="001155A2"/>
    <w:rsid w:val="00120C39"/>
    <w:rsid w:val="00122EFB"/>
    <w:rsid w:val="00123193"/>
    <w:rsid w:val="001251B6"/>
    <w:rsid w:val="001258FF"/>
    <w:rsid w:val="001267F2"/>
    <w:rsid w:val="00126C67"/>
    <w:rsid w:val="001273D4"/>
    <w:rsid w:val="00127B39"/>
    <w:rsid w:val="001309E7"/>
    <w:rsid w:val="00130A6F"/>
    <w:rsid w:val="001316E4"/>
    <w:rsid w:val="00131C53"/>
    <w:rsid w:val="00133593"/>
    <w:rsid w:val="00135624"/>
    <w:rsid w:val="00136B78"/>
    <w:rsid w:val="00137052"/>
    <w:rsid w:val="00140D08"/>
    <w:rsid w:val="001422C8"/>
    <w:rsid w:val="00143E92"/>
    <w:rsid w:val="00144C1B"/>
    <w:rsid w:val="00144EBD"/>
    <w:rsid w:val="00145EC1"/>
    <w:rsid w:val="00146D99"/>
    <w:rsid w:val="00147125"/>
    <w:rsid w:val="00152FF8"/>
    <w:rsid w:val="00153D17"/>
    <w:rsid w:val="001559B1"/>
    <w:rsid w:val="001574FB"/>
    <w:rsid w:val="001614B9"/>
    <w:rsid w:val="001668C2"/>
    <w:rsid w:val="00167726"/>
    <w:rsid w:val="001730B9"/>
    <w:rsid w:val="00173593"/>
    <w:rsid w:val="00174B60"/>
    <w:rsid w:val="00176CAB"/>
    <w:rsid w:val="00177D71"/>
    <w:rsid w:val="00183D75"/>
    <w:rsid w:val="00184321"/>
    <w:rsid w:val="00185B0D"/>
    <w:rsid w:val="00185E2F"/>
    <w:rsid w:val="00187F40"/>
    <w:rsid w:val="00190393"/>
    <w:rsid w:val="00191266"/>
    <w:rsid w:val="00191761"/>
    <w:rsid w:val="00193148"/>
    <w:rsid w:val="00194508"/>
    <w:rsid w:val="0019474A"/>
    <w:rsid w:val="001979D2"/>
    <w:rsid w:val="001A4AD4"/>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E0BC3"/>
    <w:rsid w:val="001E233E"/>
    <w:rsid w:val="001E25F1"/>
    <w:rsid w:val="001E50D1"/>
    <w:rsid w:val="001E61C3"/>
    <w:rsid w:val="001E7E4D"/>
    <w:rsid w:val="001F54D2"/>
    <w:rsid w:val="00202D47"/>
    <w:rsid w:val="002051B7"/>
    <w:rsid w:val="002112B2"/>
    <w:rsid w:val="00215489"/>
    <w:rsid w:val="00223C80"/>
    <w:rsid w:val="00224B5C"/>
    <w:rsid w:val="002252DF"/>
    <w:rsid w:val="0022576B"/>
    <w:rsid w:val="002260B2"/>
    <w:rsid w:val="00226195"/>
    <w:rsid w:val="002263F5"/>
    <w:rsid w:val="002266AC"/>
    <w:rsid w:val="00226C38"/>
    <w:rsid w:val="002304ED"/>
    <w:rsid w:val="0023130C"/>
    <w:rsid w:val="0023181E"/>
    <w:rsid w:val="00232440"/>
    <w:rsid w:val="00240400"/>
    <w:rsid w:val="0024127B"/>
    <w:rsid w:val="0024134E"/>
    <w:rsid w:val="00241581"/>
    <w:rsid w:val="00242073"/>
    <w:rsid w:val="002457B8"/>
    <w:rsid w:val="002457F2"/>
    <w:rsid w:val="00246F7C"/>
    <w:rsid w:val="00247D28"/>
    <w:rsid w:val="002525E1"/>
    <w:rsid w:val="002535D8"/>
    <w:rsid w:val="00253821"/>
    <w:rsid w:val="002552F2"/>
    <w:rsid w:val="00255B6D"/>
    <w:rsid w:val="002562E1"/>
    <w:rsid w:val="00256F87"/>
    <w:rsid w:val="00257694"/>
    <w:rsid w:val="002600BF"/>
    <w:rsid w:val="00260929"/>
    <w:rsid w:val="0026331A"/>
    <w:rsid w:val="00265305"/>
    <w:rsid w:val="00265D87"/>
    <w:rsid w:val="002661E6"/>
    <w:rsid w:val="00271C64"/>
    <w:rsid w:val="00272999"/>
    <w:rsid w:val="00273149"/>
    <w:rsid w:val="00273A4A"/>
    <w:rsid w:val="00276208"/>
    <w:rsid w:val="00283734"/>
    <w:rsid w:val="00286475"/>
    <w:rsid w:val="00287744"/>
    <w:rsid w:val="00290150"/>
    <w:rsid w:val="00290F7D"/>
    <w:rsid w:val="002921CF"/>
    <w:rsid w:val="002963E1"/>
    <w:rsid w:val="002966C0"/>
    <w:rsid w:val="002A07DE"/>
    <w:rsid w:val="002A1853"/>
    <w:rsid w:val="002A1DA2"/>
    <w:rsid w:val="002A2666"/>
    <w:rsid w:val="002A2C89"/>
    <w:rsid w:val="002A470E"/>
    <w:rsid w:val="002A57B5"/>
    <w:rsid w:val="002B0494"/>
    <w:rsid w:val="002B2491"/>
    <w:rsid w:val="002B33BE"/>
    <w:rsid w:val="002B3AE9"/>
    <w:rsid w:val="002B4878"/>
    <w:rsid w:val="002B5073"/>
    <w:rsid w:val="002B6881"/>
    <w:rsid w:val="002B6BC1"/>
    <w:rsid w:val="002C0CA4"/>
    <w:rsid w:val="002C27FB"/>
    <w:rsid w:val="002C33D3"/>
    <w:rsid w:val="002C4019"/>
    <w:rsid w:val="002C40AF"/>
    <w:rsid w:val="002C5BE2"/>
    <w:rsid w:val="002D0B2B"/>
    <w:rsid w:val="002D5B8F"/>
    <w:rsid w:val="002D6809"/>
    <w:rsid w:val="002D6905"/>
    <w:rsid w:val="002E0D44"/>
    <w:rsid w:val="002E4C29"/>
    <w:rsid w:val="002F0442"/>
    <w:rsid w:val="002F04E0"/>
    <w:rsid w:val="002F2A4D"/>
    <w:rsid w:val="002F3D3C"/>
    <w:rsid w:val="002F52C5"/>
    <w:rsid w:val="002F63E2"/>
    <w:rsid w:val="002F67E5"/>
    <w:rsid w:val="00301660"/>
    <w:rsid w:val="00302A6A"/>
    <w:rsid w:val="003038AF"/>
    <w:rsid w:val="00303C13"/>
    <w:rsid w:val="00306915"/>
    <w:rsid w:val="00307EE4"/>
    <w:rsid w:val="00313323"/>
    <w:rsid w:val="00313344"/>
    <w:rsid w:val="00315863"/>
    <w:rsid w:val="00320428"/>
    <w:rsid w:val="00322616"/>
    <w:rsid w:val="00325E99"/>
    <w:rsid w:val="00326415"/>
    <w:rsid w:val="0033072F"/>
    <w:rsid w:val="00330817"/>
    <w:rsid w:val="0033208A"/>
    <w:rsid w:val="00332178"/>
    <w:rsid w:val="00332266"/>
    <w:rsid w:val="0033396C"/>
    <w:rsid w:val="00333A41"/>
    <w:rsid w:val="0033444D"/>
    <w:rsid w:val="003363C6"/>
    <w:rsid w:val="0033780E"/>
    <w:rsid w:val="0034006D"/>
    <w:rsid w:val="00340277"/>
    <w:rsid w:val="00341521"/>
    <w:rsid w:val="00342401"/>
    <w:rsid w:val="00343370"/>
    <w:rsid w:val="003442F8"/>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C6E"/>
    <w:rsid w:val="00370F1C"/>
    <w:rsid w:val="0037157D"/>
    <w:rsid w:val="003722BD"/>
    <w:rsid w:val="003732D4"/>
    <w:rsid w:val="003741EF"/>
    <w:rsid w:val="00375884"/>
    <w:rsid w:val="003767A5"/>
    <w:rsid w:val="00380A22"/>
    <w:rsid w:val="0038178D"/>
    <w:rsid w:val="0038182E"/>
    <w:rsid w:val="0038329F"/>
    <w:rsid w:val="00383A3A"/>
    <w:rsid w:val="0038499B"/>
    <w:rsid w:val="00386ED4"/>
    <w:rsid w:val="00390AB9"/>
    <w:rsid w:val="003919C9"/>
    <w:rsid w:val="003928BF"/>
    <w:rsid w:val="003933D8"/>
    <w:rsid w:val="00395536"/>
    <w:rsid w:val="003A068C"/>
    <w:rsid w:val="003A3A58"/>
    <w:rsid w:val="003A434F"/>
    <w:rsid w:val="003A482B"/>
    <w:rsid w:val="003A684B"/>
    <w:rsid w:val="003A6D4C"/>
    <w:rsid w:val="003A6F69"/>
    <w:rsid w:val="003B0067"/>
    <w:rsid w:val="003B6CC3"/>
    <w:rsid w:val="003C50F4"/>
    <w:rsid w:val="003C657D"/>
    <w:rsid w:val="003C6838"/>
    <w:rsid w:val="003C7125"/>
    <w:rsid w:val="003D008C"/>
    <w:rsid w:val="003D1A6F"/>
    <w:rsid w:val="003D3263"/>
    <w:rsid w:val="003D51F6"/>
    <w:rsid w:val="003E186E"/>
    <w:rsid w:val="003E3596"/>
    <w:rsid w:val="003E3B02"/>
    <w:rsid w:val="003E4E8D"/>
    <w:rsid w:val="003E6242"/>
    <w:rsid w:val="003F13CF"/>
    <w:rsid w:val="003F42FF"/>
    <w:rsid w:val="003F7510"/>
    <w:rsid w:val="00402F05"/>
    <w:rsid w:val="00404422"/>
    <w:rsid w:val="00405077"/>
    <w:rsid w:val="0040550E"/>
    <w:rsid w:val="00406736"/>
    <w:rsid w:val="00412C49"/>
    <w:rsid w:val="00413FF2"/>
    <w:rsid w:val="004155E8"/>
    <w:rsid w:val="00417EB7"/>
    <w:rsid w:val="00421B23"/>
    <w:rsid w:val="0042382D"/>
    <w:rsid w:val="00424941"/>
    <w:rsid w:val="00425D40"/>
    <w:rsid w:val="00426D39"/>
    <w:rsid w:val="00426D70"/>
    <w:rsid w:val="004270C5"/>
    <w:rsid w:val="00427FED"/>
    <w:rsid w:val="004338E0"/>
    <w:rsid w:val="00434972"/>
    <w:rsid w:val="0043779B"/>
    <w:rsid w:val="00440E7F"/>
    <w:rsid w:val="00443E2E"/>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9140F"/>
    <w:rsid w:val="00491916"/>
    <w:rsid w:val="00493A58"/>
    <w:rsid w:val="00495F0D"/>
    <w:rsid w:val="00496080"/>
    <w:rsid w:val="004A1BEE"/>
    <w:rsid w:val="004A4B2A"/>
    <w:rsid w:val="004A514C"/>
    <w:rsid w:val="004A5E76"/>
    <w:rsid w:val="004A6776"/>
    <w:rsid w:val="004B0AA9"/>
    <w:rsid w:val="004B12FA"/>
    <w:rsid w:val="004B344D"/>
    <w:rsid w:val="004B67F7"/>
    <w:rsid w:val="004C0048"/>
    <w:rsid w:val="004C0762"/>
    <w:rsid w:val="004C4682"/>
    <w:rsid w:val="004C5824"/>
    <w:rsid w:val="004C643C"/>
    <w:rsid w:val="004C6A31"/>
    <w:rsid w:val="004C72CD"/>
    <w:rsid w:val="004D2705"/>
    <w:rsid w:val="004D3F62"/>
    <w:rsid w:val="004D4636"/>
    <w:rsid w:val="004D5541"/>
    <w:rsid w:val="004D7763"/>
    <w:rsid w:val="004E1365"/>
    <w:rsid w:val="004E1CD3"/>
    <w:rsid w:val="004E1ED4"/>
    <w:rsid w:val="004E2424"/>
    <w:rsid w:val="004E547D"/>
    <w:rsid w:val="004F466C"/>
    <w:rsid w:val="004F52F4"/>
    <w:rsid w:val="00501916"/>
    <w:rsid w:val="005036DE"/>
    <w:rsid w:val="005038F6"/>
    <w:rsid w:val="00505FE8"/>
    <w:rsid w:val="0051190A"/>
    <w:rsid w:val="00514074"/>
    <w:rsid w:val="00514177"/>
    <w:rsid w:val="00514861"/>
    <w:rsid w:val="00514E5D"/>
    <w:rsid w:val="00522F3C"/>
    <w:rsid w:val="00523127"/>
    <w:rsid w:val="00525813"/>
    <w:rsid w:val="00530C48"/>
    <w:rsid w:val="00533441"/>
    <w:rsid w:val="0053353A"/>
    <w:rsid w:val="00533878"/>
    <w:rsid w:val="00536447"/>
    <w:rsid w:val="00536694"/>
    <w:rsid w:val="00543BEE"/>
    <w:rsid w:val="00543F7B"/>
    <w:rsid w:val="005442F2"/>
    <w:rsid w:val="00547E40"/>
    <w:rsid w:val="0055147A"/>
    <w:rsid w:val="00551D3F"/>
    <w:rsid w:val="00551DA4"/>
    <w:rsid w:val="00552329"/>
    <w:rsid w:val="0055274A"/>
    <w:rsid w:val="00555E00"/>
    <w:rsid w:val="00564E73"/>
    <w:rsid w:val="00566604"/>
    <w:rsid w:val="00573AA5"/>
    <w:rsid w:val="00574304"/>
    <w:rsid w:val="00575433"/>
    <w:rsid w:val="00575B3E"/>
    <w:rsid w:val="00580DC8"/>
    <w:rsid w:val="00580E55"/>
    <w:rsid w:val="00581E0C"/>
    <w:rsid w:val="0058799A"/>
    <w:rsid w:val="0059045C"/>
    <w:rsid w:val="00591927"/>
    <w:rsid w:val="00591E00"/>
    <w:rsid w:val="0059420D"/>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869"/>
    <w:rsid w:val="005B46D0"/>
    <w:rsid w:val="005B479F"/>
    <w:rsid w:val="005B5A29"/>
    <w:rsid w:val="005B658D"/>
    <w:rsid w:val="005B6CAA"/>
    <w:rsid w:val="005B7D05"/>
    <w:rsid w:val="005C09F0"/>
    <w:rsid w:val="005C223C"/>
    <w:rsid w:val="005C3E4C"/>
    <w:rsid w:val="005D158E"/>
    <w:rsid w:val="005E1E0C"/>
    <w:rsid w:val="005E659C"/>
    <w:rsid w:val="005E78B9"/>
    <w:rsid w:val="005F0196"/>
    <w:rsid w:val="005F2276"/>
    <w:rsid w:val="005F26AF"/>
    <w:rsid w:val="005F3649"/>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7E48"/>
    <w:rsid w:val="00633052"/>
    <w:rsid w:val="00633B00"/>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5008"/>
    <w:rsid w:val="00666D1A"/>
    <w:rsid w:val="006674B0"/>
    <w:rsid w:val="00667BF2"/>
    <w:rsid w:val="00673322"/>
    <w:rsid w:val="00674B0F"/>
    <w:rsid w:val="00675ED5"/>
    <w:rsid w:val="00676886"/>
    <w:rsid w:val="00676AF1"/>
    <w:rsid w:val="00677B90"/>
    <w:rsid w:val="00677CB3"/>
    <w:rsid w:val="0068405B"/>
    <w:rsid w:val="00684068"/>
    <w:rsid w:val="0068461A"/>
    <w:rsid w:val="00684D84"/>
    <w:rsid w:val="0068505A"/>
    <w:rsid w:val="006855B8"/>
    <w:rsid w:val="00687C93"/>
    <w:rsid w:val="006918A5"/>
    <w:rsid w:val="00694225"/>
    <w:rsid w:val="006945D4"/>
    <w:rsid w:val="0069522A"/>
    <w:rsid w:val="006954A9"/>
    <w:rsid w:val="00696503"/>
    <w:rsid w:val="00697A89"/>
    <w:rsid w:val="006A0844"/>
    <w:rsid w:val="006A1927"/>
    <w:rsid w:val="006A2150"/>
    <w:rsid w:val="006A396C"/>
    <w:rsid w:val="006A3D55"/>
    <w:rsid w:val="006A52D7"/>
    <w:rsid w:val="006A6923"/>
    <w:rsid w:val="006A73FB"/>
    <w:rsid w:val="006A7E5E"/>
    <w:rsid w:val="006B13C5"/>
    <w:rsid w:val="006B2068"/>
    <w:rsid w:val="006B3566"/>
    <w:rsid w:val="006B365A"/>
    <w:rsid w:val="006B65BA"/>
    <w:rsid w:val="006C7E5D"/>
    <w:rsid w:val="006D0500"/>
    <w:rsid w:val="006D0618"/>
    <w:rsid w:val="006D4699"/>
    <w:rsid w:val="006D5383"/>
    <w:rsid w:val="006D5720"/>
    <w:rsid w:val="006D6BBA"/>
    <w:rsid w:val="006E2846"/>
    <w:rsid w:val="006E2881"/>
    <w:rsid w:val="006E4433"/>
    <w:rsid w:val="006E59E5"/>
    <w:rsid w:val="006E71E4"/>
    <w:rsid w:val="006E7985"/>
    <w:rsid w:val="006F095B"/>
    <w:rsid w:val="006F1121"/>
    <w:rsid w:val="006F5948"/>
    <w:rsid w:val="006F7B92"/>
    <w:rsid w:val="00704033"/>
    <w:rsid w:val="00704C45"/>
    <w:rsid w:val="00705C79"/>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2106A"/>
    <w:rsid w:val="0072301F"/>
    <w:rsid w:val="00724E2F"/>
    <w:rsid w:val="00726789"/>
    <w:rsid w:val="00727466"/>
    <w:rsid w:val="0073401C"/>
    <w:rsid w:val="007406C1"/>
    <w:rsid w:val="00741257"/>
    <w:rsid w:val="00742399"/>
    <w:rsid w:val="00744885"/>
    <w:rsid w:val="00747CFE"/>
    <w:rsid w:val="007511F0"/>
    <w:rsid w:val="007523A3"/>
    <w:rsid w:val="00753783"/>
    <w:rsid w:val="007547EC"/>
    <w:rsid w:val="00765AD7"/>
    <w:rsid w:val="00771527"/>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92D"/>
    <w:rsid w:val="00796090"/>
    <w:rsid w:val="007A19A8"/>
    <w:rsid w:val="007A4C63"/>
    <w:rsid w:val="007A57C3"/>
    <w:rsid w:val="007A69F5"/>
    <w:rsid w:val="007B2AB9"/>
    <w:rsid w:val="007B3A3D"/>
    <w:rsid w:val="007B6F00"/>
    <w:rsid w:val="007B734A"/>
    <w:rsid w:val="007B7B7D"/>
    <w:rsid w:val="007C04F1"/>
    <w:rsid w:val="007C21F9"/>
    <w:rsid w:val="007C629D"/>
    <w:rsid w:val="007D21A0"/>
    <w:rsid w:val="007D2805"/>
    <w:rsid w:val="007D776C"/>
    <w:rsid w:val="007D7ADB"/>
    <w:rsid w:val="007E003F"/>
    <w:rsid w:val="007E0237"/>
    <w:rsid w:val="007E1E14"/>
    <w:rsid w:val="007E44B8"/>
    <w:rsid w:val="007E5A8E"/>
    <w:rsid w:val="007E6C2F"/>
    <w:rsid w:val="007E6C3F"/>
    <w:rsid w:val="007F08E2"/>
    <w:rsid w:val="007F43F0"/>
    <w:rsid w:val="007F6B24"/>
    <w:rsid w:val="007F7BF3"/>
    <w:rsid w:val="00800523"/>
    <w:rsid w:val="00800DE9"/>
    <w:rsid w:val="00803440"/>
    <w:rsid w:val="0080359A"/>
    <w:rsid w:val="00803AE6"/>
    <w:rsid w:val="00806D54"/>
    <w:rsid w:val="00810775"/>
    <w:rsid w:val="00812A70"/>
    <w:rsid w:val="00814506"/>
    <w:rsid w:val="00815237"/>
    <w:rsid w:val="0081688E"/>
    <w:rsid w:val="0082018D"/>
    <w:rsid w:val="00830DCC"/>
    <w:rsid w:val="008312A0"/>
    <w:rsid w:val="0083142E"/>
    <w:rsid w:val="00834D17"/>
    <w:rsid w:val="00835DBA"/>
    <w:rsid w:val="00837076"/>
    <w:rsid w:val="008400C5"/>
    <w:rsid w:val="00842AD8"/>
    <w:rsid w:val="008443DF"/>
    <w:rsid w:val="00845F70"/>
    <w:rsid w:val="008463BE"/>
    <w:rsid w:val="00850DA1"/>
    <w:rsid w:val="00850DC3"/>
    <w:rsid w:val="00850FD8"/>
    <w:rsid w:val="00854542"/>
    <w:rsid w:val="008545CE"/>
    <w:rsid w:val="00856EBF"/>
    <w:rsid w:val="0086006A"/>
    <w:rsid w:val="008602E8"/>
    <w:rsid w:val="00860506"/>
    <w:rsid w:val="00860D31"/>
    <w:rsid w:val="00861668"/>
    <w:rsid w:val="00863284"/>
    <w:rsid w:val="008667DF"/>
    <w:rsid w:val="00867E8C"/>
    <w:rsid w:val="00871DFD"/>
    <w:rsid w:val="00872CCD"/>
    <w:rsid w:val="0087346D"/>
    <w:rsid w:val="00873C5C"/>
    <w:rsid w:val="008757D6"/>
    <w:rsid w:val="008773C8"/>
    <w:rsid w:val="00877DF7"/>
    <w:rsid w:val="00880096"/>
    <w:rsid w:val="0088050F"/>
    <w:rsid w:val="00881A63"/>
    <w:rsid w:val="00881B92"/>
    <w:rsid w:val="00881C91"/>
    <w:rsid w:val="00882789"/>
    <w:rsid w:val="00883536"/>
    <w:rsid w:val="00883D71"/>
    <w:rsid w:val="00884B38"/>
    <w:rsid w:val="00887A66"/>
    <w:rsid w:val="0089082A"/>
    <w:rsid w:val="0089488E"/>
    <w:rsid w:val="00894DD1"/>
    <w:rsid w:val="00896B98"/>
    <w:rsid w:val="008A17CE"/>
    <w:rsid w:val="008A445D"/>
    <w:rsid w:val="008A47BA"/>
    <w:rsid w:val="008A7CB3"/>
    <w:rsid w:val="008B0923"/>
    <w:rsid w:val="008B0948"/>
    <w:rsid w:val="008B0ADA"/>
    <w:rsid w:val="008B239E"/>
    <w:rsid w:val="008B5B03"/>
    <w:rsid w:val="008C17BD"/>
    <w:rsid w:val="008C2E73"/>
    <w:rsid w:val="008C5FC3"/>
    <w:rsid w:val="008C7F5C"/>
    <w:rsid w:val="008D2543"/>
    <w:rsid w:val="008D4152"/>
    <w:rsid w:val="008D6801"/>
    <w:rsid w:val="008D6BD5"/>
    <w:rsid w:val="008D7EF2"/>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15BB"/>
    <w:rsid w:val="00901FCA"/>
    <w:rsid w:val="00903E22"/>
    <w:rsid w:val="00905539"/>
    <w:rsid w:val="00906BC0"/>
    <w:rsid w:val="00906E78"/>
    <w:rsid w:val="00907E9D"/>
    <w:rsid w:val="009142E6"/>
    <w:rsid w:val="00915F55"/>
    <w:rsid w:val="009225DD"/>
    <w:rsid w:val="00923318"/>
    <w:rsid w:val="0092650F"/>
    <w:rsid w:val="009267FC"/>
    <w:rsid w:val="00927C26"/>
    <w:rsid w:val="00930EEA"/>
    <w:rsid w:val="00932A47"/>
    <w:rsid w:val="0093324D"/>
    <w:rsid w:val="0093331D"/>
    <w:rsid w:val="00935B93"/>
    <w:rsid w:val="00937352"/>
    <w:rsid w:val="0093744F"/>
    <w:rsid w:val="009379D3"/>
    <w:rsid w:val="00957BE7"/>
    <w:rsid w:val="00960E2B"/>
    <w:rsid w:val="00963C69"/>
    <w:rsid w:val="00964A73"/>
    <w:rsid w:val="009659E5"/>
    <w:rsid w:val="0097123D"/>
    <w:rsid w:val="00971FE2"/>
    <w:rsid w:val="0098308B"/>
    <w:rsid w:val="00984443"/>
    <w:rsid w:val="0098684A"/>
    <w:rsid w:val="009876AB"/>
    <w:rsid w:val="00990C08"/>
    <w:rsid w:val="00991310"/>
    <w:rsid w:val="00991B6F"/>
    <w:rsid w:val="00996888"/>
    <w:rsid w:val="009A02B4"/>
    <w:rsid w:val="009A269C"/>
    <w:rsid w:val="009A27DC"/>
    <w:rsid w:val="009A35C7"/>
    <w:rsid w:val="009A6B41"/>
    <w:rsid w:val="009A7DF1"/>
    <w:rsid w:val="009B26E6"/>
    <w:rsid w:val="009B2722"/>
    <w:rsid w:val="009B408A"/>
    <w:rsid w:val="009B6598"/>
    <w:rsid w:val="009B7525"/>
    <w:rsid w:val="009C1848"/>
    <w:rsid w:val="009C3822"/>
    <w:rsid w:val="009C61C3"/>
    <w:rsid w:val="009C62AD"/>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4793"/>
    <w:rsid w:val="009F4A30"/>
    <w:rsid w:val="009F6892"/>
    <w:rsid w:val="00A00AFB"/>
    <w:rsid w:val="00A04824"/>
    <w:rsid w:val="00A076B2"/>
    <w:rsid w:val="00A11076"/>
    <w:rsid w:val="00A14BDA"/>
    <w:rsid w:val="00A235BF"/>
    <w:rsid w:val="00A25667"/>
    <w:rsid w:val="00A263B2"/>
    <w:rsid w:val="00A276BB"/>
    <w:rsid w:val="00A276F1"/>
    <w:rsid w:val="00A30340"/>
    <w:rsid w:val="00A318B8"/>
    <w:rsid w:val="00A33B24"/>
    <w:rsid w:val="00A33EB0"/>
    <w:rsid w:val="00A41143"/>
    <w:rsid w:val="00A42C1D"/>
    <w:rsid w:val="00A44AAA"/>
    <w:rsid w:val="00A5089C"/>
    <w:rsid w:val="00A50F01"/>
    <w:rsid w:val="00A522AE"/>
    <w:rsid w:val="00A53CCD"/>
    <w:rsid w:val="00A53D33"/>
    <w:rsid w:val="00A5429E"/>
    <w:rsid w:val="00A54908"/>
    <w:rsid w:val="00A54A21"/>
    <w:rsid w:val="00A552CD"/>
    <w:rsid w:val="00A5687E"/>
    <w:rsid w:val="00A6145F"/>
    <w:rsid w:val="00A65180"/>
    <w:rsid w:val="00A67C1D"/>
    <w:rsid w:val="00A704CA"/>
    <w:rsid w:val="00A70C9C"/>
    <w:rsid w:val="00A71B30"/>
    <w:rsid w:val="00A743F1"/>
    <w:rsid w:val="00A74C34"/>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4394"/>
    <w:rsid w:val="00A95C07"/>
    <w:rsid w:val="00A95DB6"/>
    <w:rsid w:val="00AA1321"/>
    <w:rsid w:val="00AA19B8"/>
    <w:rsid w:val="00AA1D3B"/>
    <w:rsid w:val="00AA2148"/>
    <w:rsid w:val="00AA27CE"/>
    <w:rsid w:val="00AA4350"/>
    <w:rsid w:val="00AA45BF"/>
    <w:rsid w:val="00AB22C0"/>
    <w:rsid w:val="00AB3386"/>
    <w:rsid w:val="00AB4860"/>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790A"/>
    <w:rsid w:val="00AF1330"/>
    <w:rsid w:val="00AF1D6F"/>
    <w:rsid w:val="00AF2951"/>
    <w:rsid w:val="00AF62B7"/>
    <w:rsid w:val="00AF6A41"/>
    <w:rsid w:val="00B017BD"/>
    <w:rsid w:val="00B01903"/>
    <w:rsid w:val="00B04F1B"/>
    <w:rsid w:val="00B11042"/>
    <w:rsid w:val="00B13615"/>
    <w:rsid w:val="00B14E27"/>
    <w:rsid w:val="00B15CCD"/>
    <w:rsid w:val="00B15DB9"/>
    <w:rsid w:val="00B16767"/>
    <w:rsid w:val="00B16C94"/>
    <w:rsid w:val="00B16F75"/>
    <w:rsid w:val="00B17142"/>
    <w:rsid w:val="00B244AD"/>
    <w:rsid w:val="00B24D82"/>
    <w:rsid w:val="00B30D8D"/>
    <w:rsid w:val="00B31995"/>
    <w:rsid w:val="00B3597D"/>
    <w:rsid w:val="00B36141"/>
    <w:rsid w:val="00B36981"/>
    <w:rsid w:val="00B37B5C"/>
    <w:rsid w:val="00B43426"/>
    <w:rsid w:val="00B45100"/>
    <w:rsid w:val="00B47B71"/>
    <w:rsid w:val="00B50899"/>
    <w:rsid w:val="00B51AFF"/>
    <w:rsid w:val="00B53524"/>
    <w:rsid w:val="00B54387"/>
    <w:rsid w:val="00B56635"/>
    <w:rsid w:val="00B61682"/>
    <w:rsid w:val="00B62184"/>
    <w:rsid w:val="00B62FD7"/>
    <w:rsid w:val="00B642A9"/>
    <w:rsid w:val="00B64AE5"/>
    <w:rsid w:val="00B67C56"/>
    <w:rsid w:val="00B71055"/>
    <w:rsid w:val="00B715FF"/>
    <w:rsid w:val="00B71C6D"/>
    <w:rsid w:val="00B73547"/>
    <w:rsid w:val="00B738DF"/>
    <w:rsid w:val="00B73D5F"/>
    <w:rsid w:val="00B74EDA"/>
    <w:rsid w:val="00B750A7"/>
    <w:rsid w:val="00B7588F"/>
    <w:rsid w:val="00B75D79"/>
    <w:rsid w:val="00B75F02"/>
    <w:rsid w:val="00B761D0"/>
    <w:rsid w:val="00B76F0F"/>
    <w:rsid w:val="00B80B3B"/>
    <w:rsid w:val="00B80FC4"/>
    <w:rsid w:val="00B83545"/>
    <w:rsid w:val="00B91AE7"/>
    <w:rsid w:val="00B92C82"/>
    <w:rsid w:val="00B93A74"/>
    <w:rsid w:val="00B93F44"/>
    <w:rsid w:val="00BA136A"/>
    <w:rsid w:val="00BA485C"/>
    <w:rsid w:val="00BA77BF"/>
    <w:rsid w:val="00BB158D"/>
    <w:rsid w:val="00BB1A84"/>
    <w:rsid w:val="00BB2ABF"/>
    <w:rsid w:val="00BB3749"/>
    <w:rsid w:val="00BB4CCC"/>
    <w:rsid w:val="00BB5D25"/>
    <w:rsid w:val="00BB7EDB"/>
    <w:rsid w:val="00BC291E"/>
    <w:rsid w:val="00BC4901"/>
    <w:rsid w:val="00BC4A20"/>
    <w:rsid w:val="00BC4B30"/>
    <w:rsid w:val="00BC58FC"/>
    <w:rsid w:val="00BC7835"/>
    <w:rsid w:val="00BC784D"/>
    <w:rsid w:val="00BC79C1"/>
    <w:rsid w:val="00BD0978"/>
    <w:rsid w:val="00BD0A99"/>
    <w:rsid w:val="00BD0CC1"/>
    <w:rsid w:val="00BD2458"/>
    <w:rsid w:val="00BD4225"/>
    <w:rsid w:val="00BD6CEF"/>
    <w:rsid w:val="00BE0B29"/>
    <w:rsid w:val="00BE24E4"/>
    <w:rsid w:val="00BE373C"/>
    <w:rsid w:val="00BE3DE6"/>
    <w:rsid w:val="00BE4B6F"/>
    <w:rsid w:val="00BE6533"/>
    <w:rsid w:val="00BE6988"/>
    <w:rsid w:val="00BE7A09"/>
    <w:rsid w:val="00BF2D48"/>
    <w:rsid w:val="00BF2FF8"/>
    <w:rsid w:val="00BF4B21"/>
    <w:rsid w:val="00BF5B6C"/>
    <w:rsid w:val="00BF6D8B"/>
    <w:rsid w:val="00C02077"/>
    <w:rsid w:val="00C05ECD"/>
    <w:rsid w:val="00C076E5"/>
    <w:rsid w:val="00C138F5"/>
    <w:rsid w:val="00C14D35"/>
    <w:rsid w:val="00C152AF"/>
    <w:rsid w:val="00C1568B"/>
    <w:rsid w:val="00C15B67"/>
    <w:rsid w:val="00C161E7"/>
    <w:rsid w:val="00C17395"/>
    <w:rsid w:val="00C20B35"/>
    <w:rsid w:val="00C21320"/>
    <w:rsid w:val="00C21FDB"/>
    <w:rsid w:val="00C23335"/>
    <w:rsid w:val="00C2459D"/>
    <w:rsid w:val="00C26729"/>
    <w:rsid w:val="00C26F86"/>
    <w:rsid w:val="00C27637"/>
    <w:rsid w:val="00C27F8B"/>
    <w:rsid w:val="00C31E4D"/>
    <w:rsid w:val="00C324A2"/>
    <w:rsid w:val="00C33C1F"/>
    <w:rsid w:val="00C34119"/>
    <w:rsid w:val="00C3412A"/>
    <w:rsid w:val="00C354FD"/>
    <w:rsid w:val="00C35667"/>
    <w:rsid w:val="00C372C0"/>
    <w:rsid w:val="00C37BF1"/>
    <w:rsid w:val="00C40905"/>
    <w:rsid w:val="00C41AB9"/>
    <w:rsid w:val="00C43C6E"/>
    <w:rsid w:val="00C47100"/>
    <w:rsid w:val="00C511BE"/>
    <w:rsid w:val="00C54F83"/>
    <w:rsid w:val="00C5678B"/>
    <w:rsid w:val="00C60709"/>
    <w:rsid w:val="00C6231C"/>
    <w:rsid w:val="00C63DFB"/>
    <w:rsid w:val="00C6438E"/>
    <w:rsid w:val="00C66264"/>
    <w:rsid w:val="00C6765A"/>
    <w:rsid w:val="00C72708"/>
    <w:rsid w:val="00C77F81"/>
    <w:rsid w:val="00C80920"/>
    <w:rsid w:val="00C843D7"/>
    <w:rsid w:val="00C8454C"/>
    <w:rsid w:val="00C84C40"/>
    <w:rsid w:val="00C84D06"/>
    <w:rsid w:val="00C84DF8"/>
    <w:rsid w:val="00C8747F"/>
    <w:rsid w:val="00C91326"/>
    <w:rsid w:val="00C91356"/>
    <w:rsid w:val="00C9178E"/>
    <w:rsid w:val="00C94023"/>
    <w:rsid w:val="00C9417F"/>
    <w:rsid w:val="00C957AB"/>
    <w:rsid w:val="00C960CC"/>
    <w:rsid w:val="00CA0326"/>
    <w:rsid w:val="00CA167A"/>
    <w:rsid w:val="00CA218F"/>
    <w:rsid w:val="00CA3EFE"/>
    <w:rsid w:val="00CA5E92"/>
    <w:rsid w:val="00CA64B6"/>
    <w:rsid w:val="00CA6BA0"/>
    <w:rsid w:val="00CA7ED3"/>
    <w:rsid w:val="00CB10CD"/>
    <w:rsid w:val="00CB13BF"/>
    <w:rsid w:val="00CB21A0"/>
    <w:rsid w:val="00CB2CE0"/>
    <w:rsid w:val="00CB4609"/>
    <w:rsid w:val="00CB578C"/>
    <w:rsid w:val="00CB751D"/>
    <w:rsid w:val="00CB7C3C"/>
    <w:rsid w:val="00CC12B5"/>
    <w:rsid w:val="00CC36D0"/>
    <w:rsid w:val="00CC5FE8"/>
    <w:rsid w:val="00CD00D5"/>
    <w:rsid w:val="00CD197E"/>
    <w:rsid w:val="00CD68BF"/>
    <w:rsid w:val="00CE1FD3"/>
    <w:rsid w:val="00CE2C42"/>
    <w:rsid w:val="00CE62E2"/>
    <w:rsid w:val="00CE63A5"/>
    <w:rsid w:val="00CF18DC"/>
    <w:rsid w:val="00CF3D40"/>
    <w:rsid w:val="00CF456D"/>
    <w:rsid w:val="00D002A6"/>
    <w:rsid w:val="00D018EB"/>
    <w:rsid w:val="00D01D9B"/>
    <w:rsid w:val="00D0322B"/>
    <w:rsid w:val="00D04BBD"/>
    <w:rsid w:val="00D05CB1"/>
    <w:rsid w:val="00D0685C"/>
    <w:rsid w:val="00D06E4F"/>
    <w:rsid w:val="00D070BE"/>
    <w:rsid w:val="00D10130"/>
    <w:rsid w:val="00D10499"/>
    <w:rsid w:val="00D13FE3"/>
    <w:rsid w:val="00D14AF5"/>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53E3C"/>
    <w:rsid w:val="00D55862"/>
    <w:rsid w:val="00D573BA"/>
    <w:rsid w:val="00D57510"/>
    <w:rsid w:val="00D63C8F"/>
    <w:rsid w:val="00D6429E"/>
    <w:rsid w:val="00D652D3"/>
    <w:rsid w:val="00D657DC"/>
    <w:rsid w:val="00D6626A"/>
    <w:rsid w:val="00D71C80"/>
    <w:rsid w:val="00D73070"/>
    <w:rsid w:val="00D73803"/>
    <w:rsid w:val="00D746FE"/>
    <w:rsid w:val="00D7509E"/>
    <w:rsid w:val="00D75109"/>
    <w:rsid w:val="00D762B7"/>
    <w:rsid w:val="00D80A9F"/>
    <w:rsid w:val="00D81F58"/>
    <w:rsid w:val="00D82D90"/>
    <w:rsid w:val="00D83834"/>
    <w:rsid w:val="00D84658"/>
    <w:rsid w:val="00D84FE9"/>
    <w:rsid w:val="00D8531C"/>
    <w:rsid w:val="00D90200"/>
    <w:rsid w:val="00D92DB1"/>
    <w:rsid w:val="00D92E42"/>
    <w:rsid w:val="00D934D9"/>
    <w:rsid w:val="00D93F95"/>
    <w:rsid w:val="00D951BA"/>
    <w:rsid w:val="00DA26C3"/>
    <w:rsid w:val="00DA5582"/>
    <w:rsid w:val="00DA5DB1"/>
    <w:rsid w:val="00DA5FF0"/>
    <w:rsid w:val="00DA67B2"/>
    <w:rsid w:val="00DB1175"/>
    <w:rsid w:val="00DB18C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601F"/>
    <w:rsid w:val="00DE0BCE"/>
    <w:rsid w:val="00DE1F42"/>
    <w:rsid w:val="00DE2297"/>
    <w:rsid w:val="00DE27F6"/>
    <w:rsid w:val="00DE3E24"/>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2B2B"/>
    <w:rsid w:val="00E233CD"/>
    <w:rsid w:val="00E253D0"/>
    <w:rsid w:val="00E25A30"/>
    <w:rsid w:val="00E25C35"/>
    <w:rsid w:val="00E27519"/>
    <w:rsid w:val="00E30159"/>
    <w:rsid w:val="00E311F8"/>
    <w:rsid w:val="00E3276E"/>
    <w:rsid w:val="00E327B5"/>
    <w:rsid w:val="00E33F20"/>
    <w:rsid w:val="00E34245"/>
    <w:rsid w:val="00E342E5"/>
    <w:rsid w:val="00E347A8"/>
    <w:rsid w:val="00E34F3B"/>
    <w:rsid w:val="00E3553E"/>
    <w:rsid w:val="00E36434"/>
    <w:rsid w:val="00E37158"/>
    <w:rsid w:val="00E379C5"/>
    <w:rsid w:val="00E41E85"/>
    <w:rsid w:val="00E43294"/>
    <w:rsid w:val="00E44B0D"/>
    <w:rsid w:val="00E46B19"/>
    <w:rsid w:val="00E47682"/>
    <w:rsid w:val="00E51528"/>
    <w:rsid w:val="00E51BE7"/>
    <w:rsid w:val="00E54DE7"/>
    <w:rsid w:val="00E55A0D"/>
    <w:rsid w:val="00E570FC"/>
    <w:rsid w:val="00E618C1"/>
    <w:rsid w:val="00E63431"/>
    <w:rsid w:val="00E6379F"/>
    <w:rsid w:val="00E640A8"/>
    <w:rsid w:val="00E641B8"/>
    <w:rsid w:val="00E673A1"/>
    <w:rsid w:val="00E67AC6"/>
    <w:rsid w:val="00E713FB"/>
    <w:rsid w:val="00E7148C"/>
    <w:rsid w:val="00E71BC2"/>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6829"/>
    <w:rsid w:val="00EB6DE2"/>
    <w:rsid w:val="00EB7A7A"/>
    <w:rsid w:val="00EC0B1B"/>
    <w:rsid w:val="00EC1C01"/>
    <w:rsid w:val="00EC1CA5"/>
    <w:rsid w:val="00EC270C"/>
    <w:rsid w:val="00EC2DBA"/>
    <w:rsid w:val="00EC4D61"/>
    <w:rsid w:val="00EC7921"/>
    <w:rsid w:val="00ED1FBF"/>
    <w:rsid w:val="00ED2912"/>
    <w:rsid w:val="00ED2FFE"/>
    <w:rsid w:val="00ED58D7"/>
    <w:rsid w:val="00ED5B5E"/>
    <w:rsid w:val="00EE1A92"/>
    <w:rsid w:val="00EE2116"/>
    <w:rsid w:val="00EE2956"/>
    <w:rsid w:val="00EE2A91"/>
    <w:rsid w:val="00EE2B90"/>
    <w:rsid w:val="00EE7A77"/>
    <w:rsid w:val="00EF2057"/>
    <w:rsid w:val="00EF252E"/>
    <w:rsid w:val="00EF350B"/>
    <w:rsid w:val="00EF38D1"/>
    <w:rsid w:val="00EF78BB"/>
    <w:rsid w:val="00F01870"/>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31F8"/>
    <w:rsid w:val="00F33F39"/>
    <w:rsid w:val="00F35B78"/>
    <w:rsid w:val="00F35D50"/>
    <w:rsid w:val="00F36B49"/>
    <w:rsid w:val="00F36D96"/>
    <w:rsid w:val="00F4401C"/>
    <w:rsid w:val="00F46F2F"/>
    <w:rsid w:val="00F51BCA"/>
    <w:rsid w:val="00F523D7"/>
    <w:rsid w:val="00F5298D"/>
    <w:rsid w:val="00F55425"/>
    <w:rsid w:val="00F55D0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9048A"/>
    <w:rsid w:val="00F90CF9"/>
    <w:rsid w:val="00F90F03"/>
    <w:rsid w:val="00F966DC"/>
    <w:rsid w:val="00F970AE"/>
    <w:rsid w:val="00F97114"/>
    <w:rsid w:val="00FA00D6"/>
    <w:rsid w:val="00FA12DB"/>
    <w:rsid w:val="00FA4CBD"/>
    <w:rsid w:val="00FA6CB7"/>
    <w:rsid w:val="00FA7569"/>
    <w:rsid w:val="00FB053E"/>
    <w:rsid w:val="00FB24A3"/>
    <w:rsid w:val="00FB3468"/>
    <w:rsid w:val="00FB34CC"/>
    <w:rsid w:val="00FB3E8E"/>
    <w:rsid w:val="00FB542C"/>
    <w:rsid w:val="00FB5497"/>
    <w:rsid w:val="00FC2BCD"/>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svg"/><Relationship Id="rId25" Type="http://schemas.microsoft.com/office/2011/relationships/commentsExtended" Target="commentsExtended.xml"/><Relationship Id="rId33" Type="http://schemas.openxmlformats.org/officeDocument/2006/relationships/header" Target="header1.xml"/><Relationship Id="rId2" Type="http://schemas.openxmlformats.org/officeDocument/2006/relationships/customXml" Target="../customXml/item2.xml"/><Relationship Id="rId20" Type="http://schemas.openxmlformats.org/officeDocument/2006/relationships/image" Target="media/image6.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comments" Target="comments.xml"/><Relationship Id="rId32" Type="http://schemas.openxmlformats.org/officeDocument/2006/relationships/image" Target="media/image12.sv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homedepot.com/p/Husky-9-in-Stainless-Steel-Bulb-Planter-GD210314/317436441" TargetMode="External"/><Relationship Id="rId28" Type="http://schemas.openxmlformats.org/officeDocument/2006/relationships/image" Target="media/image6.jpeg"/><Relationship Id="rId36"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8.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3.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4.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967</TotalTime>
  <Pages>21</Pages>
  <Words>18425</Words>
  <Characters>105029</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87</cp:revision>
  <dcterms:created xsi:type="dcterms:W3CDTF">2023-04-15T17:54:00Z</dcterms:created>
  <dcterms:modified xsi:type="dcterms:W3CDTF">2023-04-2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5"&gt;&lt;session id="8hXIOavb"/&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